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72A6E04" w14:textId="1FE183F5" w:rsidR="001C7E50"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0868835" w:history="1">
            <w:r w:rsidR="001C7E50" w:rsidRPr="004F7941">
              <w:rPr>
                <w:rStyle w:val="Hyperlink"/>
                <w:noProof/>
              </w:rPr>
              <w:t>1</w:t>
            </w:r>
            <w:r w:rsidR="001C7E50">
              <w:rPr>
                <w:rFonts w:eastAsiaTheme="minorEastAsia" w:cstheme="minorBidi"/>
                <w:b w:val="0"/>
                <w:bCs w:val="0"/>
                <w:i w:val="0"/>
                <w:iCs w:val="0"/>
                <w:noProof/>
                <w:sz w:val="22"/>
                <w:szCs w:val="22"/>
              </w:rPr>
              <w:tab/>
            </w:r>
            <w:r w:rsidR="001C7E50" w:rsidRPr="004F7941">
              <w:rPr>
                <w:rStyle w:val="Hyperlink"/>
                <w:noProof/>
              </w:rPr>
              <w:t>Background</w:t>
            </w:r>
            <w:r w:rsidR="001C7E50">
              <w:rPr>
                <w:noProof/>
                <w:webHidden/>
              </w:rPr>
              <w:tab/>
            </w:r>
            <w:r w:rsidR="001C7E50">
              <w:rPr>
                <w:noProof/>
                <w:webHidden/>
              </w:rPr>
              <w:fldChar w:fldCharType="begin"/>
            </w:r>
            <w:r w:rsidR="001C7E50">
              <w:rPr>
                <w:noProof/>
                <w:webHidden/>
              </w:rPr>
              <w:instrText xml:space="preserve"> PAGEREF _Toc60868835 \h </w:instrText>
            </w:r>
            <w:r w:rsidR="001C7E50">
              <w:rPr>
                <w:noProof/>
                <w:webHidden/>
              </w:rPr>
            </w:r>
            <w:r w:rsidR="001C7E50">
              <w:rPr>
                <w:noProof/>
                <w:webHidden/>
              </w:rPr>
              <w:fldChar w:fldCharType="separate"/>
            </w:r>
            <w:r w:rsidR="004775CB">
              <w:rPr>
                <w:noProof/>
                <w:webHidden/>
              </w:rPr>
              <w:t>1</w:t>
            </w:r>
            <w:r w:rsidR="001C7E50">
              <w:rPr>
                <w:noProof/>
                <w:webHidden/>
              </w:rPr>
              <w:fldChar w:fldCharType="end"/>
            </w:r>
          </w:hyperlink>
        </w:p>
        <w:p w14:paraId="51CB3C69" w14:textId="4AF55091" w:rsidR="001C7E50" w:rsidRDefault="004775CB">
          <w:pPr>
            <w:pStyle w:val="TOC1"/>
            <w:tabs>
              <w:tab w:val="left" w:pos="440"/>
              <w:tab w:val="right" w:leader="dot" w:pos="9350"/>
            </w:tabs>
            <w:rPr>
              <w:rFonts w:eastAsiaTheme="minorEastAsia" w:cstheme="minorBidi"/>
              <w:b w:val="0"/>
              <w:bCs w:val="0"/>
              <w:i w:val="0"/>
              <w:iCs w:val="0"/>
              <w:noProof/>
              <w:sz w:val="22"/>
              <w:szCs w:val="22"/>
            </w:rPr>
          </w:pPr>
          <w:hyperlink w:anchor="_Toc60868836" w:history="1">
            <w:r w:rsidR="001C7E50" w:rsidRPr="004F7941">
              <w:rPr>
                <w:rStyle w:val="Hyperlink"/>
                <w:noProof/>
              </w:rPr>
              <w:t>2</w:t>
            </w:r>
            <w:r w:rsidR="001C7E50">
              <w:rPr>
                <w:rFonts w:eastAsiaTheme="minorEastAsia" w:cstheme="minorBidi"/>
                <w:b w:val="0"/>
                <w:bCs w:val="0"/>
                <w:i w:val="0"/>
                <w:iCs w:val="0"/>
                <w:noProof/>
                <w:sz w:val="22"/>
                <w:szCs w:val="22"/>
              </w:rPr>
              <w:tab/>
            </w:r>
            <w:r w:rsidR="001C7E50" w:rsidRPr="004F7941">
              <w:rPr>
                <w:rStyle w:val="Hyperlink"/>
                <w:noProof/>
              </w:rPr>
              <w:t>Streamlined Build Instructions</w:t>
            </w:r>
            <w:r w:rsidR="001C7E50">
              <w:rPr>
                <w:noProof/>
                <w:webHidden/>
              </w:rPr>
              <w:tab/>
            </w:r>
            <w:r w:rsidR="001C7E50">
              <w:rPr>
                <w:noProof/>
                <w:webHidden/>
              </w:rPr>
              <w:fldChar w:fldCharType="begin"/>
            </w:r>
            <w:r w:rsidR="001C7E50">
              <w:rPr>
                <w:noProof/>
                <w:webHidden/>
              </w:rPr>
              <w:instrText xml:space="preserve"> PAGEREF _Toc60868836 \h </w:instrText>
            </w:r>
            <w:r w:rsidR="001C7E50">
              <w:rPr>
                <w:noProof/>
                <w:webHidden/>
              </w:rPr>
            </w:r>
            <w:r w:rsidR="001C7E50">
              <w:rPr>
                <w:noProof/>
                <w:webHidden/>
              </w:rPr>
              <w:fldChar w:fldCharType="separate"/>
            </w:r>
            <w:r>
              <w:rPr>
                <w:noProof/>
                <w:webHidden/>
              </w:rPr>
              <w:t>2</w:t>
            </w:r>
            <w:r w:rsidR="001C7E50">
              <w:rPr>
                <w:noProof/>
                <w:webHidden/>
              </w:rPr>
              <w:fldChar w:fldCharType="end"/>
            </w:r>
          </w:hyperlink>
        </w:p>
        <w:p w14:paraId="7CD96161" w14:textId="3E90B66B" w:rsidR="001C7E50" w:rsidRDefault="004775CB">
          <w:pPr>
            <w:pStyle w:val="TOC2"/>
            <w:tabs>
              <w:tab w:val="left" w:pos="880"/>
              <w:tab w:val="right" w:leader="dot" w:pos="9350"/>
            </w:tabs>
            <w:rPr>
              <w:rFonts w:eastAsiaTheme="minorEastAsia" w:cstheme="minorBidi"/>
              <w:b w:val="0"/>
              <w:bCs w:val="0"/>
              <w:noProof/>
            </w:rPr>
          </w:pPr>
          <w:hyperlink w:anchor="_Toc60868837" w:history="1">
            <w:r w:rsidR="001C7E50" w:rsidRPr="004F7941">
              <w:rPr>
                <w:rStyle w:val="Hyperlink"/>
                <w:noProof/>
              </w:rPr>
              <w:t>2.1</w:t>
            </w:r>
            <w:r w:rsidR="001C7E50">
              <w:rPr>
                <w:rFonts w:eastAsiaTheme="minorEastAsia" w:cstheme="minorBidi"/>
                <w:b w:val="0"/>
                <w:bCs w:val="0"/>
                <w:noProof/>
              </w:rPr>
              <w:tab/>
            </w:r>
            <w:r w:rsidR="001C7E50" w:rsidRPr="004F7941">
              <w:rPr>
                <w:rStyle w:val="Hyperlink"/>
                <w:noProof/>
              </w:rPr>
              <w:t>Linux Build Environment</w:t>
            </w:r>
            <w:r w:rsidR="001C7E50">
              <w:rPr>
                <w:noProof/>
                <w:webHidden/>
              </w:rPr>
              <w:tab/>
            </w:r>
            <w:r w:rsidR="001C7E50">
              <w:rPr>
                <w:noProof/>
                <w:webHidden/>
              </w:rPr>
              <w:fldChar w:fldCharType="begin"/>
            </w:r>
            <w:r w:rsidR="001C7E50">
              <w:rPr>
                <w:noProof/>
                <w:webHidden/>
              </w:rPr>
              <w:instrText xml:space="preserve"> PAGEREF _Toc60868837 \h </w:instrText>
            </w:r>
            <w:r w:rsidR="001C7E50">
              <w:rPr>
                <w:noProof/>
                <w:webHidden/>
              </w:rPr>
            </w:r>
            <w:r w:rsidR="001C7E50">
              <w:rPr>
                <w:noProof/>
                <w:webHidden/>
              </w:rPr>
              <w:fldChar w:fldCharType="separate"/>
            </w:r>
            <w:r>
              <w:rPr>
                <w:noProof/>
                <w:webHidden/>
              </w:rPr>
              <w:t>2</w:t>
            </w:r>
            <w:r w:rsidR="001C7E50">
              <w:rPr>
                <w:noProof/>
                <w:webHidden/>
              </w:rPr>
              <w:fldChar w:fldCharType="end"/>
            </w:r>
          </w:hyperlink>
        </w:p>
        <w:p w14:paraId="3A79D341" w14:textId="7FDE4463" w:rsidR="001C7E50" w:rsidRDefault="004775CB">
          <w:pPr>
            <w:pStyle w:val="TOC2"/>
            <w:tabs>
              <w:tab w:val="left" w:pos="880"/>
              <w:tab w:val="right" w:leader="dot" w:pos="9350"/>
            </w:tabs>
            <w:rPr>
              <w:rFonts w:eastAsiaTheme="minorEastAsia" w:cstheme="minorBidi"/>
              <w:b w:val="0"/>
              <w:bCs w:val="0"/>
              <w:noProof/>
            </w:rPr>
          </w:pPr>
          <w:hyperlink w:anchor="_Toc60868838" w:history="1">
            <w:r w:rsidR="001C7E50" w:rsidRPr="004F7941">
              <w:rPr>
                <w:rStyle w:val="Hyperlink"/>
                <w:noProof/>
              </w:rPr>
              <w:t>2.2</w:t>
            </w:r>
            <w:r w:rsidR="001C7E50">
              <w:rPr>
                <w:rFonts w:eastAsiaTheme="minorEastAsia" w:cstheme="minorBidi"/>
                <w:b w:val="0"/>
                <w:bCs w:val="0"/>
                <w:noProof/>
              </w:rPr>
              <w:tab/>
            </w:r>
            <w:r w:rsidR="001C7E50" w:rsidRPr="004F7941">
              <w:rPr>
                <w:rStyle w:val="Hyperlink"/>
                <w:noProof/>
              </w:rPr>
              <w:t>Mac OS X Build Environment</w:t>
            </w:r>
            <w:r w:rsidR="001C7E50">
              <w:rPr>
                <w:noProof/>
                <w:webHidden/>
              </w:rPr>
              <w:tab/>
            </w:r>
            <w:r w:rsidR="001C7E50">
              <w:rPr>
                <w:noProof/>
                <w:webHidden/>
              </w:rPr>
              <w:fldChar w:fldCharType="begin"/>
            </w:r>
            <w:r w:rsidR="001C7E50">
              <w:rPr>
                <w:noProof/>
                <w:webHidden/>
              </w:rPr>
              <w:instrText xml:space="preserve"> PAGEREF _Toc60868838 \h </w:instrText>
            </w:r>
            <w:r w:rsidR="001C7E50">
              <w:rPr>
                <w:noProof/>
                <w:webHidden/>
              </w:rPr>
            </w:r>
            <w:r w:rsidR="001C7E50">
              <w:rPr>
                <w:noProof/>
                <w:webHidden/>
              </w:rPr>
              <w:fldChar w:fldCharType="separate"/>
            </w:r>
            <w:r>
              <w:rPr>
                <w:noProof/>
                <w:webHidden/>
              </w:rPr>
              <w:t>3</w:t>
            </w:r>
            <w:r w:rsidR="001C7E50">
              <w:rPr>
                <w:noProof/>
                <w:webHidden/>
              </w:rPr>
              <w:fldChar w:fldCharType="end"/>
            </w:r>
          </w:hyperlink>
        </w:p>
        <w:p w14:paraId="6EAA38C1" w14:textId="4EF36DA5" w:rsidR="001C7E50" w:rsidRDefault="004775CB">
          <w:pPr>
            <w:pStyle w:val="TOC2"/>
            <w:tabs>
              <w:tab w:val="left" w:pos="880"/>
              <w:tab w:val="right" w:leader="dot" w:pos="9350"/>
            </w:tabs>
            <w:rPr>
              <w:rFonts w:eastAsiaTheme="minorEastAsia" w:cstheme="minorBidi"/>
              <w:b w:val="0"/>
              <w:bCs w:val="0"/>
              <w:noProof/>
            </w:rPr>
          </w:pPr>
          <w:hyperlink w:anchor="_Toc60868839" w:history="1">
            <w:r w:rsidR="001C7E50" w:rsidRPr="004F7941">
              <w:rPr>
                <w:rStyle w:val="Hyperlink"/>
                <w:noProof/>
              </w:rPr>
              <w:t>2.3</w:t>
            </w:r>
            <w:r w:rsidR="001C7E50">
              <w:rPr>
                <w:rFonts w:eastAsiaTheme="minorEastAsia" w:cstheme="minorBidi"/>
                <w:b w:val="0"/>
                <w:bCs w:val="0"/>
                <w:noProof/>
              </w:rPr>
              <w:tab/>
            </w:r>
            <w:r w:rsidR="001C7E50" w:rsidRPr="004F7941">
              <w:rPr>
                <w:rStyle w:val="Hyperlink"/>
                <w:noProof/>
              </w:rPr>
              <w:t>Windows Build Environment</w:t>
            </w:r>
            <w:r w:rsidR="001C7E50">
              <w:rPr>
                <w:noProof/>
                <w:webHidden/>
              </w:rPr>
              <w:tab/>
            </w:r>
            <w:r w:rsidR="001C7E50">
              <w:rPr>
                <w:noProof/>
                <w:webHidden/>
              </w:rPr>
              <w:fldChar w:fldCharType="begin"/>
            </w:r>
            <w:r w:rsidR="001C7E50">
              <w:rPr>
                <w:noProof/>
                <w:webHidden/>
              </w:rPr>
              <w:instrText xml:space="preserve"> PAGEREF _Toc60868839 \h </w:instrText>
            </w:r>
            <w:r w:rsidR="001C7E50">
              <w:rPr>
                <w:noProof/>
                <w:webHidden/>
              </w:rPr>
            </w:r>
            <w:r w:rsidR="001C7E50">
              <w:rPr>
                <w:noProof/>
                <w:webHidden/>
              </w:rPr>
              <w:fldChar w:fldCharType="separate"/>
            </w:r>
            <w:r>
              <w:rPr>
                <w:noProof/>
                <w:webHidden/>
              </w:rPr>
              <w:t>3</w:t>
            </w:r>
            <w:r w:rsidR="001C7E50">
              <w:rPr>
                <w:noProof/>
                <w:webHidden/>
              </w:rPr>
              <w:fldChar w:fldCharType="end"/>
            </w:r>
          </w:hyperlink>
        </w:p>
        <w:p w14:paraId="135043A5" w14:textId="137EE35B" w:rsidR="001C7E50" w:rsidRDefault="004775CB">
          <w:pPr>
            <w:pStyle w:val="TOC2"/>
            <w:tabs>
              <w:tab w:val="left" w:pos="880"/>
              <w:tab w:val="right" w:leader="dot" w:pos="9350"/>
            </w:tabs>
            <w:rPr>
              <w:rFonts w:eastAsiaTheme="minorEastAsia" w:cstheme="minorBidi"/>
              <w:b w:val="0"/>
              <w:bCs w:val="0"/>
              <w:noProof/>
            </w:rPr>
          </w:pPr>
          <w:hyperlink w:anchor="_Toc60868840" w:history="1">
            <w:r w:rsidR="001C7E50" w:rsidRPr="004F7941">
              <w:rPr>
                <w:rStyle w:val="Hyperlink"/>
                <w:noProof/>
              </w:rPr>
              <w:t>2.4</w:t>
            </w:r>
            <w:r w:rsidR="001C7E50">
              <w:rPr>
                <w:rFonts w:eastAsiaTheme="minorEastAsia" w:cstheme="minorBidi"/>
                <w:b w:val="0"/>
                <w:bCs w:val="0"/>
                <w:noProof/>
              </w:rPr>
              <w:tab/>
            </w:r>
            <w:r w:rsidR="001C7E50" w:rsidRPr="004F7941">
              <w:rPr>
                <w:rStyle w:val="Hyperlink"/>
                <w:noProof/>
              </w:rPr>
              <w:t>Supporting Code Repositories</w:t>
            </w:r>
            <w:r w:rsidR="001C7E50">
              <w:rPr>
                <w:noProof/>
                <w:webHidden/>
              </w:rPr>
              <w:tab/>
            </w:r>
            <w:r w:rsidR="001C7E50">
              <w:rPr>
                <w:noProof/>
                <w:webHidden/>
              </w:rPr>
              <w:fldChar w:fldCharType="begin"/>
            </w:r>
            <w:r w:rsidR="001C7E50">
              <w:rPr>
                <w:noProof/>
                <w:webHidden/>
              </w:rPr>
              <w:instrText xml:space="preserve"> PAGEREF _Toc60868840 \h </w:instrText>
            </w:r>
            <w:r w:rsidR="001C7E50">
              <w:rPr>
                <w:noProof/>
                <w:webHidden/>
              </w:rPr>
            </w:r>
            <w:r w:rsidR="001C7E50">
              <w:rPr>
                <w:noProof/>
                <w:webHidden/>
              </w:rPr>
              <w:fldChar w:fldCharType="separate"/>
            </w:r>
            <w:r>
              <w:rPr>
                <w:noProof/>
                <w:webHidden/>
              </w:rPr>
              <w:t>4</w:t>
            </w:r>
            <w:r w:rsidR="001C7E50">
              <w:rPr>
                <w:noProof/>
                <w:webHidden/>
              </w:rPr>
              <w:fldChar w:fldCharType="end"/>
            </w:r>
          </w:hyperlink>
        </w:p>
        <w:p w14:paraId="093FCA6A" w14:textId="38AA700B" w:rsidR="001C7E50" w:rsidRDefault="004775CB">
          <w:pPr>
            <w:pStyle w:val="TOC2"/>
            <w:tabs>
              <w:tab w:val="left" w:pos="880"/>
              <w:tab w:val="right" w:leader="dot" w:pos="9350"/>
            </w:tabs>
            <w:rPr>
              <w:rFonts w:eastAsiaTheme="minorEastAsia" w:cstheme="minorBidi"/>
              <w:b w:val="0"/>
              <w:bCs w:val="0"/>
              <w:noProof/>
            </w:rPr>
          </w:pPr>
          <w:hyperlink w:anchor="_Toc60868841" w:history="1">
            <w:r w:rsidR="001C7E50" w:rsidRPr="004F7941">
              <w:rPr>
                <w:rStyle w:val="Hyperlink"/>
                <w:noProof/>
              </w:rPr>
              <w:t>2.5</w:t>
            </w:r>
            <w:r w:rsidR="001C7E50">
              <w:rPr>
                <w:rFonts w:eastAsiaTheme="minorEastAsia" w:cstheme="minorBidi"/>
                <w:b w:val="0"/>
                <w:bCs w:val="0"/>
                <w:noProof/>
              </w:rPr>
              <w:tab/>
            </w:r>
            <w:r w:rsidR="001C7E50" w:rsidRPr="004F7941">
              <w:rPr>
                <w:rStyle w:val="Hyperlink"/>
                <w:noProof/>
              </w:rPr>
              <w:t>OpenDSS Repository</w:t>
            </w:r>
            <w:r w:rsidR="001C7E50">
              <w:rPr>
                <w:noProof/>
                <w:webHidden/>
              </w:rPr>
              <w:tab/>
            </w:r>
            <w:r w:rsidR="001C7E50">
              <w:rPr>
                <w:noProof/>
                <w:webHidden/>
              </w:rPr>
              <w:fldChar w:fldCharType="begin"/>
            </w:r>
            <w:r w:rsidR="001C7E50">
              <w:rPr>
                <w:noProof/>
                <w:webHidden/>
              </w:rPr>
              <w:instrText xml:space="preserve"> PAGEREF _Toc60868841 \h </w:instrText>
            </w:r>
            <w:r w:rsidR="001C7E50">
              <w:rPr>
                <w:noProof/>
                <w:webHidden/>
              </w:rPr>
            </w:r>
            <w:r w:rsidR="001C7E50">
              <w:rPr>
                <w:noProof/>
                <w:webHidden/>
              </w:rPr>
              <w:fldChar w:fldCharType="separate"/>
            </w:r>
            <w:r>
              <w:rPr>
                <w:noProof/>
                <w:webHidden/>
              </w:rPr>
              <w:t>4</w:t>
            </w:r>
            <w:r w:rsidR="001C7E50">
              <w:rPr>
                <w:noProof/>
                <w:webHidden/>
              </w:rPr>
              <w:fldChar w:fldCharType="end"/>
            </w:r>
          </w:hyperlink>
        </w:p>
        <w:p w14:paraId="6F450432" w14:textId="756E9D35" w:rsidR="001C7E50" w:rsidRDefault="004775CB">
          <w:pPr>
            <w:pStyle w:val="TOC2"/>
            <w:tabs>
              <w:tab w:val="left" w:pos="880"/>
              <w:tab w:val="right" w:leader="dot" w:pos="9350"/>
            </w:tabs>
            <w:rPr>
              <w:rFonts w:eastAsiaTheme="minorEastAsia" w:cstheme="minorBidi"/>
              <w:b w:val="0"/>
              <w:bCs w:val="0"/>
              <w:noProof/>
            </w:rPr>
          </w:pPr>
          <w:hyperlink w:anchor="_Toc60868842" w:history="1">
            <w:r w:rsidR="001C7E50" w:rsidRPr="004F7941">
              <w:rPr>
                <w:rStyle w:val="Hyperlink"/>
                <w:noProof/>
              </w:rPr>
              <w:t>2.6</w:t>
            </w:r>
            <w:r w:rsidR="001C7E50">
              <w:rPr>
                <w:rFonts w:eastAsiaTheme="minorEastAsia" w:cstheme="minorBidi"/>
                <w:b w:val="0"/>
                <w:bCs w:val="0"/>
                <w:noProof/>
              </w:rPr>
              <w:tab/>
            </w:r>
            <w:r w:rsidR="001C7E50" w:rsidRPr="004F7941">
              <w:rPr>
                <w:rStyle w:val="Hyperlink"/>
                <w:noProof/>
              </w:rPr>
              <w:t>Linux and Mac OS X Builds</w:t>
            </w:r>
            <w:r w:rsidR="001C7E50">
              <w:rPr>
                <w:noProof/>
                <w:webHidden/>
              </w:rPr>
              <w:tab/>
            </w:r>
            <w:r w:rsidR="001C7E50">
              <w:rPr>
                <w:noProof/>
                <w:webHidden/>
              </w:rPr>
              <w:fldChar w:fldCharType="begin"/>
            </w:r>
            <w:r w:rsidR="001C7E50">
              <w:rPr>
                <w:noProof/>
                <w:webHidden/>
              </w:rPr>
              <w:instrText xml:space="preserve"> PAGEREF _Toc60868842 \h </w:instrText>
            </w:r>
            <w:r w:rsidR="001C7E50">
              <w:rPr>
                <w:noProof/>
                <w:webHidden/>
              </w:rPr>
            </w:r>
            <w:r w:rsidR="001C7E50">
              <w:rPr>
                <w:noProof/>
                <w:webHidden/>
              </w:rPr>
              <w:fldChar w:fldCharType="separate"/>
            </w:r>
            <w:r>
              <w:rPr>
                <w:noProof/>
                <w:webHidden/>
              </w:rPr>
              <w:t>4</w:t>
            </w:r>
            <w:r w:rsidR="001C7E50">
              <w:rPr>
                <w:noProof/>
                <w:webHidden/>
              </w:rPr>
              <w:fldChar w:fldCharType="end"/>
            </w:r>
          </w:hyperlink>
        </w:p>
        <w:p w14:paraId="45BEDB23" w14:textId="0F841DC5" w:rsidR="001C7E50" w:rsidRDefault="004775CB">
          <w:pPr>
            <w:pStyle w:val="TOC2"/>
            <w:tabs>
              <w:tab w:val="left" w:pos="880"/>
              <w:tab w:val="right" w:leader="dot" w:pos="9350"/>
            </w:tabs>
            <w:rPr>
              <w:rFonts w:eastAsiaTheme="minorEastAsia" w:cstheme="minorBidi"/>
              <w:b w:val="0"/>
              <w:bCs w:val="0"/>
              <w:noProof/>
            </w:rPr>
          </w:pPr>
          <w:hyperlink w:anchor="_Toc60868843" w:history="1">
            <w:r w:rsidR="001C7E50" w:rsidRPr="004F7941">
              <w:rPr>
                <w:rStyle w:val="Hyperlink"/>
                <w:noProof/>
              </w:rPr>
              <w:t>2.7</w:t>
            </w:r>
            <w:r w:rsidR="001C7E50">
              <w:rPr>
                <w:rFonts w:eastAsiaTheme="minorEastAsia" w:cstheme="minorBidi"/>
                <w:b w:val="0"/>
                <w:bCs w:val="0"/>
                <w:noProof/>
              </w:rPr>
              <w:tab/>
            </w:r>
            <w:r w:rsidR="001C7E50" w:rsidRPr="004F7941">
              <w:rPr>
                <w:rStyle w:val="Hyperlink"/>
                <w:noProof/>
              </w:rPr>
              <w:t>Windows Builds</w:t>
            </w:r>
            <w:r w:rsidR="001C7E50">
              <w:rPr>
                <w:noProof/>
                <w:webHidden/>
              </w:rPr>
              <w:tab/>
            </w:r>
            <w:r w:rsidR="001C7E50">
              <w:rPr>
                <w:noProof/>
                <w:webHidden/>
              </w:rPr>
              <w:fldChar w:fldCharType="begin"/>
            </w:r>
            <w:r w:rsidR="001C7E50">
              <w:rPr>
                <w:noProof/>
                <w:webHidden/>
              </w:rPr>
              <w:instrText xml:space="preserve"> PAGEREF _Toc60868843 \h </w:instrText>
            </w:r>
            <w:r w:rsidR="001C7E50">
              <w:rPr>
                <w:noProof/>
                <w:webHidden/>
              </w:rPr>
            </w:r>
            <w:r w:rsidR="001C7E50">
              <w:rPr>
                <w:noProof/>
                <w:webHidden/>
              </w:rPr>
              <w:fldChar w:fldCharType="separate"/>
            </w:r>
            <w:r>
              <w:rPr>
                <w:noProof/>
                <w:webHidden/>
              </w:rPr>
              <w:t>6</w:t>
            </w:r>
            <w:r w:rsidR="001C7E50">
              <w:rPr>
                <w:noProof/>
                <w:webHidden/>
              </w:rPr>
              <w:fldChar w:fldCharType="end"/>
            </w:r>
          </w:hyperlink>
        </w:p>
        <w:p w14:paraId="45E9B9FC" w14:textId="19CB087D" w:rsidR="001C7E50" w:rsidRDefault="004775CB">
          <w:pPr>
            <w:pStyle w:val="TOC2"/>
            <w:tabs>
              <w:tab w:val="left" w:pos="880"/>
              <w:tab w:val="right" w:leader="dot" w:pos="9350"/>
            </w:tabs>
            <w:rPr>
              <w:rFonts w:eastAsiaTheme="minorEastAsia" w:cstheme="minorBidi"/>
              <w:b w:val="0"/>
              <w:bCs w:val="0"/>
              <w:noProof/>
            </w:rPr>
          </w:pPr>
          <w:hyperlink w:anchor="_Toc60868844" w:history="1">
            <w:r w:rsidR="001C7E50" w:rsidRPr="004F7941">
              <w:rPr>
                <w:rStyle w:val="Hyperlink"/>
                <w:noProof/>
              </w:rPr>
              <w:t>2.8</w:t>
            </w:r>
            <w:r w:rsidR="001C7E50">
              <w:rPr>
                <w:rFonts w:eastAsiaTheme="minorEastAsia" w:cstheme="minorBidi"/>
                <w:b w:val="0"/>
                <w:bCs w:val="0"/>
                <w:noProof/>
              </w:rPr>
              <w:tab/>
            </w:r>
            <w:r w:rsidR="001C7E50" w:rsidRPr="004F7941">
              <w:rPr>
                <w:rStyle w:val="Hyperlink"/>
                <w:noProof/>
              </w:rPr>
              <w:t>Installer Builds</w:t>
            </w:r>
            <w:r w:rsidR="001C7E50">
              <w:rPr>
                <w:noProof/>
                <w:webHidden/>
              </w:rPr>
              <w:tab/>
            </w:r>
            <w:r w:rsidR="001C7E50">
              <w:rPr>
                <w:noProof/>
                <w:webHidden/>
              </w:rPr>
              <w:fldChar w:fldCharType="begin"/>
            </w:r>
            <w:r w:rsidR="001C7E50">
              <w:rPr>
                <w:noProof/>
                <w:webHidden/>
              </w:rPr>
              <w:instrText xml:space="preserve"> PAGEREF _Toc60868844 \h </w:instrText>
            </w:r>
            <w:r w:rsidR="001C7E50">
              <w:rPr>
                <w:noProof/>
                <w:webHidden/>
              </w:rPr>
            </w:r>
            <w:r w:rsidR="001C7E50">
              <w:rPr>
                <w:noProof/>
                <w:webHidden/>
              </w:rPr>
              <w:fldChar w:fldCharType="separate"/>
            </w:r>
            <w:r>
              <w:rPr>
                <w:noProof/>
                <w:webHidden/>
              </w:rPr>
              <w:t>7</w:t>
            </w:r>
            <w:r w:rsidR="001C7E50">
              <w:rPr>
                <w:noProof/>
                <w:webHidden/>
              </w:rPr>
              <w:fldChar w:fldCharType="end"/>
            </w:r>
          </w:hyperlink>
        </w:p>
        <w:p w14:paraId="3290E472" w14:textId="3F52DC36" w:rsidR="001C7E50" w:rsidRDefault="004775CB">
          <w:pPr>
            <w:pStyle w:val="TOC1"/>
            <w:tabs>
              <w:tab w:val="left" w:pos="440"/>
              <w:tab w:val="right" w:leader="dot" w:pos="9350"/>
            </w:tabs>
            <w:rPr>
              <w:rFonts w:eastAsiaTheme="minorEastAsia" w:cstheme="minorBidi"/>
              <w:b w:val="0"/>
              <w:bCs w:val="0"/>
              <w:i w:val="0"/>
              <w:iCs w:val="0"/>
              <w:noProof/>
              <w:sz w:val="22"/>
              <w:szCs w:val="22"/>
            </w:rPr>
          </w:pPr>
          <w:hyperlink w:anchor="_Toc60868845" w:history="1">
            <w:r w:rsidR="001C7E50" w:rsidRPr="004F7941">
              <w:rPr>
                <w:rStyle w:val="Hyperlink"/>
                <w:noProof/>
              </w:rPr>
              <w:t>3</w:t>
            </w:r>
            <w:r w:rsidR="001C7E50">
              <w:rPr>
                <w:rFonts w:eastAsiaTheme="minorEastAsia" w:cstheme="minorBidi"/>
                <w:b w:val="0"/>
                <w:bCs w:val="0"/>
                <w:i w:val="0"/>
                <w:iCs w:val="0"/>
                <w:noProof/>
                <w:sz w:val="22"/>
                <w:szCs w:val="22"/>
              </w:rPr>
              <w:tab/>
            </w:r>
            <w:r w:rsidR="001C7E50" w:rsidRPr="004F7941">
              <w:rPr>
                <w:rStyle w:val="Hyperlink"/>
                <w:noProof/>
              </w:rPr>
              <w:t>FNCS and HELICS Examples</w:t>
            </w:r>
            <w:r w:rsidR="001C7E50">
              <w:rPr>
                <w:noProof/>
                <w:webHidden/>
              </w:rPr>
              <w:tab/>
            </w:r>
            <w:r w:rsidR="001C7E50">
              <w:rPr>
                <w:noProof/>
                <w:webHidden/>
              </w:rPr>
              <w:fldChar w:fldCharType="begin"/>
            </w:r>
            <w:r w:rsidR="001C7E50">
              <w:rPr>
                <w:noProof/>
                <w:webHidden/>
              </w:rPr>
              <w:instrText xml:space="preserve"> PAGEREF _Toc60868845 \h </w:instrText>
            </w:r>
            <w:r w:rsidR="001C7E50">
              <w:rPr>
                <w:noProof/>
                <w:webHidden/>
              </w:rPr>
            </w:r>
            <w:r w:rsidR="001C7E50">
              <w:rPr>
                <w:noProof/>
                <w:webHidden/>
              </w:rPr>
              <w:fldChar w:fldCharType="separate"/>
            </w:r>
            <w:r>
              <w:rPr>
                <w:noProof/>
                <w:webHidden/>
              </w:rPr>
              <w:t>7</w:t>
            </w:r>
            <w:r w:rsidR="001C7E50">
              <w:rPr>
                <w:noProof/>
                <w:webHidden/>
              </w:rPr>
              <w:fldChar w:fldCharType="end"/>
            </w:r>
          </w:hyperlink>
        </w:p>
        <w:p w14:paraId="7B98B277" w14:textId="16A43B8C" w:rsidR="001C7E50" w:rsidRDefault="004775CB">
          <w:pPr>
            <w:pStyle w:val="TOC1"/>
            <w:tabs>
              <w:tab w:val="left" w:pos="440"/>
              <w:tab w:val="right" w:leader="dot" w:pos="9350"/>
            </w:tabs>
            <w:rPr>
              <w:rFonts w:eastAsiaTheme="minorEastAsia" w:cstheme="minorBidi"/>
              <w:b w:val="0"/>
              <w:bCs w:val="0"/>
              <w:i w:val="0"/>
              <w:iCs w:val="0"/>
              <w:noProof/>
              <w:sz w:val="22"/>
              <w:szCs w:val="22"/>
            </w:rPr>
          </w:pPr>
          <w:hyperlink w:anchor="_Toc60868846" w:history="1">
            <w:r w:rsidR="001C7E50" w:rsidRPr="004F7941">
              <w:rPr>
                <w:rStyle w:val="Hyperlink"/>
                <w:noProof/>
              </w:rPr>
              <w:t>4</w:t>
            </w:r>
            <w:r w:rsidR="001C7E50">
              <w:rPr>
                <w:rFonts w:eastAsiaTheme="minorEastAsia" w:cstheme="minorBidi"/>
                <w:b w:val="0"/>
                <w:bCs w:val="0"/>
                <w:i w:val="0"/>
                <w:iCs w:val="0"/>
                <w:noProof/>
                <w:sz w:val="22"/>
                <w:szCs w:val="22"/>
              </w:rPr>
              <w:tab/>
            </w:r>
            <w:r w:rsidR="001C7E50" w:rsidRPr="004F7941">
              <w:rPr>
                <w:rStyle w:val="Hyperlink"/>
                <w:noProof/>
              </w:rPr>
              <w:t>Developer Notes for OpenDSSCmd</w:t>
            </w:r>
            <w:r w:rsidR="001C7E50">
              <w:rPr>
                <w:noProof/>
                <w:webHidden/>
              </w:rPr>
              <w:tab/>
            </w:r>
            <w:r w:rsidR="001C7E50">
              <w:rPr>
                <w:noProof/>
                <w:webHidden/>
              </w:rPr>
              <w:fldChar w:fldCharType="begin"/>
            </w:r>
            <w:r w:rsidR="001C7E50">
              <w:rPr>
                <w:noProof/>
                <w:webHidden/>
              </w:rPr>
              <w:instrText xml:space="preserve"> PAGEREF _Toc60868846 \h </w:instrText>
            </w:r>
            <w:r w:rsidR="001C7E50">
              <w:rPr>
                <w:noProof/>
                <w:webHidden/>
              </w:rPr>
            </w:r>
            <w:r w:rsidR="001C7E50">
              <w:rPr>
                <w:noProof/>
                <w:webHidden/>
              </w:rPr>
              <w:fldChar w:fldCharType="separate"/>
            </w:r>
            <w:r>
              <w:rPr>
                <w:noProof/>
                <w:webHidden/>
              </w:rPr>
              <w:t>9</w:t>
            </w:r>
            <w:r w:rsidR="001C7E50">
              <w:rPr>
                <w:noProof/>
                <w:webHidden/>
              </w:rPr>
              <w:fldChar w:fldCharType="end"/>
            </w:r>
          </w:hyperlink>
        </w:p>
        <w:p w14:paraId="2C038341" w14:textId="056872DA" w:rsidR="001C7E50" w:rsidRDefault="004775CB">
          <w:pPr>
            <w:pStyle w:val="TOC2"/>
            <w:tabs>
              <w:tab w:val="left" w:pos="880"/>
              <w:tab w:val="right" w:leader="dot" w:pos="9350"/>
            </w:tabs>
            <w:rPr>
              <w:rFonts w:eastAsiaTheme="minorEastAsia" w:cstheme="minorBidi"/>
              <w:b w:val="0"/>
              <w:bCs w:val="0"/>
              <w:noProof/>
            </w:rPr>
          </w:pPr>
          <w:hyperlink w:anchor="_Toc60868847" w:history="1">
            <w:r w:rsidR="001C7E50" w:rsidRPr="004F7941">
              <w:rPr>
                <w:rStyle w:val="Hyperlink"/>
                <w:noProof/>
              </w:rPr>
              <w:t>4.1</w:t>
            </w:r>
            <w:r w:rsidR="001C7E50">
              <w:rPr>
                <w:rFonts w:eastAsiaTheme="minorEastAsia" w:cstheme="minorBidi"/>
                <w:b w:val="0"/>
                <w:bCs w:val="0"/>
                <w:noProof/>
              </w:rPr>
              <w:tab/>
            </w:r>
            <w:r w:rsidR="001C7E50" w:rsidRPr="004F7941">
              <w:rPr>
                <w:rStyle w:val="Hyperlink"/>
                <w:noProof/>
              </w:rPr>
              <w:t>Source Code Directories</w:t>
            </w:r>
            <w:r w:rsidR="001C7E50">
              <w:rPr>
                <w:noProof/>
                <w:webHidden/>
              </w:rPr>
              <w:tab/>
            </w:r>
            <w:r w:rsidR="001C7E50">
              <w:rPr>
                <w:noProof/>
                <w:webHidden/>
              </w:rPr>
              <w:fldChar w:fldCharType="begin"/>
            </w:r>
            <w:r w:rsidR="001C7E50">
              <w:rPr>
                <w:noProof/>
                <w:webHidden/>
              </w:rPr>
              <w:instrText xml:space="preserve"> PAGEREF _Toc60868847 \h </w:instrText>
            </w:r>
            <w:r w:rsidR="001C7E50">
              <w:rPr>
                <w:noProof/>
                <w:webHidden/>
              </w:rPr>
            </w:r>
            <w:r w:rsidR="001C7E50">
              <w:rPr>
                <w:noProof/>
                <w:webHidden/>
              </w:rPr>
              <w:fldChar w:fldCharType="separate"/>
            </w:r>
            <w:r>
              <w:rPr>
                <w:noProof/>
                <w:webHidden/>
              </w:rPr>
              <w:t>9</w:t>
            </w:r>
            <w:r w:rsidR="001C7E50">
              <w:rPr>
                <w:noProof/>
                <w:webHidden/>
              </w:rPr>
              <w:fldChar w:fldCharType="end"/>
            </w:r>
          </w:hyperlink>
        </w:p>
        <w:p w14:paraId="1DCF308D" w14:textId="210051CE" w:rsidR="001C7E50" w:rsidRDefault="004775CB">
          <w:pPr>
            <w:pStyle w:val="TOC2"/>
            <w:tabs>
              <w:tab w:val="left" w:pos="880"/>
              <w:tab w:val="right" w:leader="dot" w:pos="9350"/>
            </w:tabs>
            <w:rPr>
              <w:rFonts w:eastAsiaTheme="minorEastAsia" w:cstheme="minorBidi"/>
              <w:b w:val="0"/>
              <w:bCs w:val="0"/>
              <w:noProof/>
            </w:rPr>
          </w:pPr>
          <w:hyperlink w:anchor="_Toc60868848" w:history="1">
            <w:r w:rsidR="001C7E50" w:rsidRPr="004F7941">
              <w:rPr>
                <w:rStyle w:val="Hyperlink"/>
                <w:noProof/>
              </w:rPr>
              <w:t>4.2</w:t>
            </w:r>
            <w:r w:rsidR="001C7E50">
              <w:rPr>
                <w:rFonts w:eastAsiaTheme="minorEastAsia" w:cstheme="minorBidi"/>
                <w:b w:val="0"/>
                <w:bCs w:val="0"/>
                <w:noProof/>
              </w:rPr>
              <w:tab/>
            </w:r>
            <w:r w:rsidR="001C7E50" w:rsidRPr="004F7941">
              <w:rPr>
                <w:rStyle w:val="Hyperlink"/>
                <w:noProof/>
              </w:rPr>
              <w:t>Work in Progress for FNCS Publications</w:t>
            </w:r>
            <w:r w:rsidR="001C7E50">
              <w:rPr>
                <w:noProof/>
                <w:webHidden/>
              </w:rPr>
              <w:tab/>
            </w:r>
            <w:r w:rsidR="001C7E50">
              <w:rPr>
                <w:noProof/>
                <w:webHidden/>
              </w:rPr>
              <w:fldChar w:fldCharType="begin"/>
            </w:r>
            <w:r w:rsidR="001C7E50">
              <w:rPr>
                <w:noProof/>
                <w:webHidden/>
              </w:rPr>
              <w:instrText xml:space="preserve"> PAGEREF _Toc60868848 \h </w:instrText>
            </w:r>
            <w:r w:rsidR="001C7E50">
              <w:rPr>
                <w:noProof/>
                <w:webHidden/>
              </w:rPr>
            </w:r>
            <w:r w:rsidR="001C7E50">
              <w:rPr>
                <w:noProof/>
                <w:webHidden/>
              </w:rPr>
              <w:fldChar w:fldCharType="separate"/>
            </w:r>
            <w:r>
              <w:rPr>
                <w:noProof/>
                <w:webHidden/>
              </w:rPr>
              <w:t>10</w:t>
            </w:r>
            <w:r w:rsidR="001C7E50">
              <w:rPr>
                <w:noProof/>
                <w:webHidden/>
              </w:rPr>
              <w:fldChar w:fldCharType="end"/>
            </w:r>
          </w:hyperlink>
        </w:p>
        <w:p w14:paraId="30866631" w14:textId="06044D78" w:rsidR="001C7E50" w:rsidRDefault="004775CB">
          <w:pPr>
            <w:pStyle w:val="TOC2"/>
            <w:tabs>
              <w:tab w:val="left" w:pos="880"/>
              <w:tab w:val="right" w:leader="dot" w:pos="9350"/>
            </w:tabs>
            <w:rPr>
              <w:rFonts w:eastAsiaTheme="minorEastAsia" w:cstheme="minorBidi"/>
              <w:b w:val="0"/>
              <w:bCs w:val="0"/>
              <w:noProof/>
            </w:rPr>
          </w:pPr>
          <w:hyperlink w:anchor="_Toc60868849" w:history="1">
            <w:r w:rsidR="001C7E50" w:rsidRPr="004F7941">
              <w:rPr>
                <w:rStyle w:val="Hyperlink"/>
                <w:noProof/>
              </w:rPr>
              <w:t>4.3</w:t>
            </w:r>
            <w:r w:rsidR="001C7E50">
              <w:rPr>
                <w:rFonts w:eastAsiaTheme="minorEastAsia" w:cstheme="minorBidi"/>
                <w:b w:val="0"/>
                <w:bCs w:val="0"/>
                <w:noProof/>
              </w:rPr>
              <w:tab/>
            </w:r>
            <w:r w:rsidR="001C7E50" w:rsidRPr="004F7941">
              <w:rPr>
                <w:rStyle w:val="Hyperlink"/>
                <w:noProof/>
              </w:rPr>
              <w:t>Open Issues</w:t>
            </w:r>
            <w:r w:rsidR="001C7E50">
              <w:rPr>
                <w:noProof/>
                <w:webHidden/>
              </w:rPr>
              <w:tab/>
            </w:r>
            <w:r w:rsidR="001C7E50">
              <w:rPr>
                <w:noProof/>
                <w:webHidden/>
              </w:rPr>
              <w:fldChar w:fldCharType="begin"/>
            </w:r>
            <w:r w:rsidR="001C7E50">
              <w:rPr>
                <w:noProof/>
                <w:webHidden/>
              </w:rPr>
              <w:instrText xml:space="preserve"> PAGEREF _Toc60868849 \h </w:instrText>
            </w:r>
            <w:r w:rsidR="001C7E50">
              <w:rPr>
                <w:noProof/>
                <w:webHidden/>
              </w:rPr>
            </w:r>
            <w:r w:rsidR="001C7E50">
              <w:rPr>
                <w:noProof/>
                <w:webHidden/>
              </w:rPr>
              <w:fldChar w:fldCharType="separate"/>
            </w:r>
            <w:r>
              <w:rPr>
                <w:noProof/>
                <w:webHidden/>
              </w:rPr>
              <w:t>11</w:t>
            </w:r>
            <w:r w:rsidR="001C7E50">
              <w:rPr>
                <w:noProof/>
                <w:webHidden/>
              </w:rPr>
              <w:fldChar w:fldCharType="end"/>
            </w:r>
          </w:hyperlink>
        </w:p>
        <w:p w14:paraId="2F0B3EE4" w14:textId="5EF50EDA" w:rsidR="001C7E50" w:rsidRDefault="004775CB">
          <w:pPr>
            <w:pStyle w:val="TOC2"/>
            <w:tabs>
              <w:tab w:val="left" w:pos="880"/>
              <w:tab w:val="right" w:leader="dot" w:pos="9350"/>
            </w:tabs>
            <w:rPr>
              <w:rFonts w:eastAsiaTheme="minorEastAsia" w:cstheme="minorBidi"/>
              <w:b w:val="0"/>
              <w:bCs w:val="0"/>
              <w:noProof/>
            </w:rPr>
          </w:pPr>
          <w:hyperlink w:anchor="_Toc60868850" w:history="1">
            <w:r w:rsidR="001C7E50" w:rsidRPr="004F7941">
              <w:rPr>
                <w:rStyle w:val="Hyperlink"/>
                <w:noProof/>
              </w:rPr>
              <w:t>4.4</w:t>
            </w:r>
            <w:r w:rsidR="001C7E50">
              <w:rPr>
                <w:rFonts w:eastAsiaTheme="minorEastAsia" w:cstheme="minorBidi"/>
                <w:b w:val="0"/>
                <w:bCs w:val="0"/>
                <w:noProof/>
              </w:rPr>
              <w:tab/>
            </w:r>
            <w:r w:rsidR="001C7E50" w:rsidRPr="004F7941">
              <w:rPr>
                <w:rStyle w:val="Hyperlink"/>
                <w:noProof/>
              </w:rPr>
              <w:t>Using Lazarus instead of FPC from the Command Line</w:t>
            </w:r>
            <w:r w:rsidR="001C7E50">
              <w:rPr>
                <w:noProof/>
                <w:webHidden/>
              </w:rPr>
              <w:tab/>
            </w:r>
            <w:r w:rsidR="001C7E50">
              <w:rPr>
                <w:noProof/>
                <w:webHidden/>
              </w:rPr>
              <w:fldChar w:fldCharType="begin"/>
            </w:r>
            <w:r w:rsidR="001C7E50">
              <w:rPr>
                <w:noProof/>
                <w:webHidden/>
              </w:rPr>
              <w:instrText xml:space="preserve"> PAGEREF _Toc60868850 \h </w:instrText>
            </w:r>
            <w:r w:rsidR="001C7E50">
              <w:rPr>
                <w:noProof/>
                <w:webHidden/>
              </w:rPr>
            </w:r>
            <w:r w:rsidR="001C7E50">
              <w:rPr>
                <w:noProof/>
                <w:webHidden/>
              </w:rPr>
              <w:fldChar w:fldCharType="separate"/>
            </w:r>
            <w:r>
              <w:rPr>
                <w:noProof/>
                <w:webHidden/>
              </w:rPr>
              <w:t>11</w:t>
            </w:r>
            <w:r w:rsidR="001C7E50">
              <w:rPr>
                <w:noProof/>
                <w:webHidden/>
              </w:rPr>
              <w:fldChar w:fldCharType="end"/>
            </w:r>
          </w:hyperlink>
        </w:p>
        <w:p w14:paraId="5D78898B" w14:textId="2B8E91DA" w:rsidR="001C7E50" w:rsidRDefault="004775CB">
          <w:pPr>
            <w:pStyle w:val="TOC2"/>
            <w:tabs>
              <w:tab w:val="left" w:pos="880"/>
              <w:tab w:val="right" w:leader="dot" w:pos="9350"/>
            </w:tabs>
            <w:rPr>
              <w:rFonts w:eastAsiaTheme="minorEastAsia" w:cstheme="minorBidi"/>
              <w:b w:val="0"/>
              <w:bCs w:val="0"/>
              <w:noProof/>
            </w:rPr>
          </w:pPr>
          <w:hyperlink w:anchor="_Toc60868851" w:history="1">
            <w:r w:rsidR="001C7E50" w:rsidRPr="004F7941">
              <w:rPr>
                <w:rStyle w:val="Hyperlink"/>
                <w:noProof/>
              </w:rPr>
              <w:t>4.5</w:t>
            </w:r>
            <w:r w:rsidR="001C7E50">
              <w:rPr>
                <w:rFonts w:eastAsiaTheme="minorEastAsia" w:cstheme="minorBidi"/>
                <w:b w:val="0"/>
                <w:bCs w:val="0"/>
                <w:noProof/>
              </w:rPr>
              <w:tab/>
            </w:r>
            <w:r w:rsidR="001C7E50" w:rsidRPr="004F7941">
              <w:rPr>
                <w:rStyle w:val="Hyperlink"/>
                <w:noProof/>
              </w:rPr>
              <w:t>Other OpenDSS Development Branches</w:t>
            </w:r>
            <w:r w:rsidR="001C7E50">
              <w:rPr>
                <w:noProof/>
                <w:webHidden/>
              </w:rPr>
              <w:tab/>
            </w:r>
            <w:r w:rsidR="001C7E50">
              <w:rPr>
                <w:noProof/>
                <w:webHidden/>
              </w:rPr>
              <w:fldChar w:fldCharType="begin"/>
            </w:r>
            <w:r w:rsidR="001C7E50">
              <w:rPr>
                <w:noProof/>
                <w:webHidden/>
              </w:rPr>
              <w:instrText xml:space="preserve"> PAGEREF _Toc60868851 \h </w:instrText>
            </w:r>
            <w:r w:rsidR="001C7E50">
              <w:rPr>
                <w:noProof/>
                <w:webHidden/>
              </w:rPr>
            </w:r>
            <w:r w:rsidR="001C7E50">
              <w:rPr>
                <w:noProof/>
                <w:webHidden/>
              </w:rPr>
              <w:fldChar w:fldCharType="separate"/>
            </w:r>
            <w:r>
              <w:rPr>
                <w:noProof/>
                <w:webHidden/>
              </w:rPr>
              <w:t>11</w:t>
            </w:r>
            <w:r w:rsidR="001C7E50">
              <w:rPr>
                <w:noProof/>
                <w:webHidden/>
              </w:rPr>
              <w:fldChar w:fldCharType="end"/>
            </w:r>
          </w:hyperlink>
        </w:p>
        <w:p w14:paraId="744175BB" w14:textId="5D8669A2" w:rsidR="001C7E50" w:rsidRDefault="004775CB">
          <w:pPr>
            <w:pStyle w:val="TOC1"/>
            <w:tabs>
              <w:tab w:val="left" w:pos="440"/>
              <w:tab w:val="right" w:leader="dot" w:pos="9350"/>
            </w:tabs>
            <w:rPr>
              <w:rFonts w:eastAsiaTheme="minorEastAsia" w:cstheme="minorBidi"/>
              <w:b w:val="0"/>
              <w:bCs w:val="0"/>
              <w:i w:val="0"/>
              <w:iCs w:val="0"/>
              <w:noProof/>
              <w:sz w:val="22"/>
              <w:szCs w:val="22"/>
            </w:rPr>
          </w:pPr>
          <w:hyperlink w:anchor="_Toc60868852" w:history="1">
            <w:r w:rsidR="001C7E50" w:rsidRPr="004F7941">
              <w:rPr>
                <w:rStyle w:val="Hyperlink"/>
                <w:noProof/>
              </w:rPr>
              <w:t>5</w:t>
            </w:r>
            <w:r w:rsidR="001C7E50">
              <w:rPr>
                <w:rFonts w:eastAsiaTheme="minorEastAsia" w:cstheme="minorBidi"/>
                <w:b w:val="0"/>
                <w:bCs w:val="0"/>
                <w:i w:val="0"/>
                <w:iCs w:val="0"/>
                <w:noProof/>
                <w:sz w:val="22"/>
                <w:szCs w:val="22"/>
              </w:rPr>
              <w:tab/>
            </w:r>
            <w:r w:rsidR="001C7E50" w:rsidRPr="004F7941">
              <w:rPr>
                <w:rStyle w:val="Hyperlink"/>
                <w:noProof/>
              </w:rPr>
              <w:t>References</w:t>
            </w:r>
            <w:r w:rsidR="001C7E50">
              <w:rPr>
                <w:noProof/>
                <w:webHidden/>
              </w:rPr>
              <w:tab/>
            </w:r>
            <w:r w:rsidR="001C7E50">
              <w:rPr>
                <w:noProof/>
                <w:webHidden/>
              </w:rPr>
              <w:fldChar w:fldCharType="begin"/>
            </w:r>
            <w:r w:rsidR="001C7E50">
              <w:rPr>
                <w:noProof/>
                <w:webHidden/>
              </w:rPr>
              <w:instrText xml:space="preserve"> PAGEREF _Toc60868852 \h </w:instrText>
            </w:r>
            <w:r w:rsidR="001C7E50">
              <w:rPr>
                <w:noProof/>
                <w:webHidden/>
              </w:rPr>
            </w:r>
            <w:r w:rsidR="001C7E50">
              <w:rPr>
                <w:noProof/>
                <w:webHidden/>
              </w:rPr>
              <w:fldChar w:fldCharType="separate"/>
            </w:r>
            <w:r>
              <w:rPr>
                <w:noProof/>
                <w:webHidden/>
              </w:rPr>
              <w:t>12</w:t>
            </w:r>
            <w:r w:rsidR="001C7E50">
              <w:rPr>
                <w:noProof/>
                <w:webHidden/>
              </w:rPr>
              <w:fldChar w:fldCharType="end"/>
            </w:r>
          </w:hyperlink>
        </w:p>
        <w:p w14:paraId="419B2BB9" w14:textId="0E4E77C7" w:rsidR="004D06C8" w:rsidRDefault="004D06C8">
          <w:r>
            <w:rPr>
              <w:b/>
              <w:bCs/>
              <w:noProof/>
            </w:rPr>
            <w:fldChar w:fldCharType="end"/>
          </w:r>
        </w:p>
      </w:sdtContent>
    </w:sdt>
    <w:p w14:paraId="32B1A498" w14:textId="0B5CD7A5" w:rsidR="004D06C8" w:rsidRDefault="004D06C8" w:rsidP="004D06C8">
      <w:pPr>
        <w:pStyle w:val="Heading1"/>
      </w:pPr>
      <w:bookmarkStart w:id="0" w:name="_Toc60868835"/>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4FA89E0E" w:rsidR="0096345C" w:rsidRDefault="00FC7705">
      <w:r>
        <w:t>OpenDSS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lastRenderedPageBreak/>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77777777"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60868836"/>
      <w:r>
        <w:t>Streamlined</w:t>
      </w:r>
      <w:r w:rsidR="0055732F">
        <w:t xml:space="preserve"> Build Instructions</w:t>
      </w:r>
      <w:bookmarkEnd w:id="1"/>
    </w:p>
    <w:p w14:paraId="55446895" w14:textId="38DCBA42" w:rsidR="000E681C" w:rsidRDefault="000E681C" w:rsidP="00B7294A">
      <w:r>
        <w:t xml:space="preserve">These instructions were tested on Mac OS X Mojave, Ubuntu 18.04 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77777777"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xml:space="preserve">) or from </w:t>
      </w:r>
      <w:proofErr w:type="spellStart"/>
      <w:r w:rsidR="007215CE">
        <w:t>GridAPPS</w:t>
      </w:r>
      <w:proofErr w:type="spellEnd"/>
      <w:r w:rsidR="007215CE">
        <w:t>-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0868837"/>
      <w:r>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w:t>
      </w:r>
      <w:r>
        <w:t>c</w:t>
      </w:r>
      <w:r>
        <w:t>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3107A26E" w14:textId="77777777" w:rsidR="004A0D56" w:rsidRDefault="004A0D56">
      <w:pPr>
        <w:spacing w:after="160"/>
        <w:rPr>
          <w:rFonts w:eastAsia="Times New Roman" w:cstheme="minorHAnsi"/>
          <w:color w:val="404040"/>
        </w:rPr>
      </w:pPr>
      <w:r>
        <w:rPr>
          <w:rFonts w:eastAsia="Times New Roman" w:cstheme="minorHAnsi"/>
          <w:color w:val="404040"/>
        </w:rPr>
        <w:br w:type="page"/>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lastRenderedPageBreak/>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w:t>
      </w:r>
      <w:r>
        <w:t>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088495E4"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6759F559"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6A578364"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0868838"/>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7FD4E37C" w:rsidR="00A54A47" w:rsidRDefault="00A54A47" w:rsidP="00C7360F">
      <w:pPr>
        <w:pStyle w:val="Code"/>
      </w:pPr>
      <w:proofErr w:type="spellStart"/>
      <w:r w:rsidRPr="00A54A47">
        <w:t>xcode</w:t>
      </w:r>
      <w:proofErr w:type="spellEnd"/>
      <w:r w:rsidRPr="00A54A47">
        <w:t xml:space="preserve">-select </w:t>
      </w:r>
      <w:r>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079620DE"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60868839"/>
      <w:r>
        <w:t>Windows Build Environment</w:t>
      </w:r>
      <w:bookmarkEnd w:id="4"/>
      <w:r w:rsidR="00B75C9B">
        <w:t xml:space="preserve"> </w:t>
      </w:r>
    </w:p>
    <w:p w14:paraId="401E4B38" w14:textId="1B6E10C5"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653BE836"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0A599E7" w:rsidR="00B91F49" w:rsidRPr="0050462F" w:rsidRDefault="00B91F49" w:rsidP="0050462F">
      <w:pPr>
        <w:pStyle w:val="ListParagraph"/>
        <w:numPr>
          <w:ilvl w:val="0"/>
          <w:numId w:val="5"/>
        </w:numPr>
        <w:ind w:left="360"/>
        <w:rPr>
          <w:rStyle w:val="Hyperlink"/>
          <w:color w:val="auto"/>
          <w:u w:val="none"/>
        </w:rPr>
      </w:pPr>
      <w:r>
        <w:lastRenderedPageBreak/>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29300C41"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0868840"/>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5F1FEE83"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60868841"/>
      <w:proofErr w:type="spellStart"/>
      <w:r>
        <w:t>OpenDSS</w:t>
      </w:r>
      <w:proofErr w:type="spellEnd"/>
      <w:r>
        <w:t xml:space="preserve"> Repository</w:t>
      </w:r>
      <w:bookmarkEnd w:id="6"/>
    </w:p>
    <w:p w14:paraId="68D88C11" w14:textId="4C6E0394" w:rsidR="00D52718" w:rsidRDefault="00120312" w:rsidP="00120312">
      <w:r>
        <w:t>Because EPRI keeps large build products, Windows-only artifacts and copy-paste code branches in the same repository, two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47D241FD"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204283F1"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Doc</w:t>
      </w:r>
    </w:p>
    <w:p w14:paraId="226DC4AF"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Test</w:t>
      </w:r>
    </w:p>
    <w:p w14:paraId="681F2325"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Doc</w:t>
      </w:r>
    </w:p>
    <w:p w14:paraId="0D943DC7"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EPRITestCircuits</w:t>
      </w:r>
      <w:proofErr w:type="spellEnd"/>
    </w:p>
    <w:p w14:paraId="0B12AE06"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IEEETestCases</w:t>
      </w:r>
      <w:proofErr w:type="spellEnd"/>
    </w:p>
    <w:p w14:paraId="66AACE88" w14:textId="77777777" w:rsidR="00120312" w:rsidRDefault="00120312" w:rsidP="007F4E75">
      <w:pPr>
        <w:pStyle w:val="Code"/>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Source/DDLL</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3AA3A61D" w14:textId="77777777" w:rsidR="00120312" w:rsidRPr="008E2646" w:rsidRDefault="00120312" w:rsidP="007F4E75">
      <w:pPr>
        <w:pStyle w:val="Code"/>
        <w:rPr>
          <w:bCs/>
          <w:color w:val="BFBFBF" w:themeColor="background1" w:themeShade="BF"/>
        </w:rPr>
      </w:pPr>
      <w:proofErr w:type="spellStart"/>
      <w:r w:rsidRPr="008E2646">
        <w:rPr>
          <w:bCs/>
          <w:color w:val="BFBFBF" w:themeColor="background1" w:themeShade="BF"/>
        </w:rPr>
        <w:t>svn</w:t>
      </w:r>
      <w:proofErr w:type="spellEnd"/>
      <w:r w:rsidRPr="008E2646">
        <w:rPr>
          <w:bCs/>
          <w:color w:val="BFBFBF" w:themeColor="background1" w:themeShade="BF"/>
        </w:rPr>
        <w:t xml:space="preserve"> update --set-depth infinity Source/</w:t>
      </w:r>
      <w:proofErr w:type="spellStart"/>
      <w:r w:rsidRPr="008E2646">
        <w:rPr>
          <w:bCs/>
          <w:color w:val="BFBFBF" w:themeColor="background1" w:themeShade="BF"/>
        </w:rPr>
        <w:t>generics.collections</w:t>
      </w:r>
      <w:proofErr w:type="spellEnd"/>
    </w:p>
    <w:p w14:paraId="33287E94"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Meters</w:t>
      </w:r>
    </w:p>
    <w:p w14:paraId="338CB7A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Shared</w:t>
      </w:r>
    </w:p>
    <w:p w14:paraId="386E4AE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Parser</w:t>
      </w:r>
    </w:p>
    <w:p w14:paraId="7A3B389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CElements</w:t>
      </w:r>
      <w:proofErr w:type="spellEnd"/>
    </w:p>
    <w:p w14:paraId="61133AC7" w14:textId="3EB1086F"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DElements</w:t>
      </w:r>
      <w:proofErr w:type="spellEnd"/>
    </w:p>
    <w:p w14:paraId="52564B8E" w14:textId="2B36BFD1" w:rsidR="00EB6C4E" w:rsidRDefault="00262AD6" w:rsidP="00EB6C4E">
      <w:pPr>
        <w:pStyle w:val="Heading2"/>
      </w:pPr>
      <w:bookmarkStart w:id="7" w:name="_Ref9511328"/>
      <w:bookmarkStart w:id="8" w:name="_Toc60868842"/>
      <w:r>
        <w:t>Linux and Mac OS X Builds</w:t>
      </w:r>
      <w:bookmarkEnd w:id="7"/>
      <w:bookmarkEnd w:id="8"/>
    </w:p>
    <w:p w14:paraId="62DA043E" w14:textId="1B3F82EA" w:rsidR="007370F9" w:rsidRDefault="007370F9" w:rsidP="007370F9">
      <w:pPr>
        <w:spacing w:before="120"/>
      </w:pPr>
      <w:r w:rsidRPr="007370F9">
        <w:t>Build FNCS</w:t>
      </w:r>
      <w:r>
        <w:t xml:space="preserve"> (library, broker, player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lastRenderedPageBreak/>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732154" w14:textId="69E56994" w:rsidR="00EA4AD8" w:rsidRPr="00D71072" w:rsidRDefault="00EA4AD8" w:rsidP="00EA4AD8">
      <w:pPr>
        <w:pStyle w:val="Code"/>
        <w:rPr>
          <w:rFonts w:asciiTheme="minorHAnsi" w:hAnsiTheme="minorHAnsi"/>
          <w:strike/>
          <w:sz w:val="22"/>
          <w:szCs w:val="22"/>
        </w:rPr>
      </w:pPr>
      <w:r w:rsidRPr="00D71072">
        <w:rPr>
          <w:rFonts w:asciiTheme="minorHAnsi" w:hAnsiTheme="minorHAnsi"/>
          <w:strike/>
          <w:sz w:val="22"/>
          <w:szCs w:val="22"/>
        </w:rPr>
        <w:t xml:space="preserve">Symbolic links </w:t>
      </w:r>
      <w:r w:rsidR="003936A3" w:rsidRPr="00D71072">
        <w:rPr>
          <w:rFonts w:asciiTheme="minorHAnsi" w:hAnsiTheme="minorHAnsi"/>
          <w:strike/>
          <w:sz w:val="22"/>
          <w:szCs w:val="22"/>
        </w:rPr>
        <w:t>may be</w:t>
      </w:r>
      <w:r w:rsidRPr="00D71072">
        <w:rPr>
          <w:rFonts w:asciiTheme="minorHAnsi" w:hAnsiTheme="minorHAnsi"/>
          <w:strike/>
          <w:sz w:val="22"/>
          <w:szCs w:val="22"/>
        </w:rPr>
        <w:t xml:space="preserve"> required, based on the contents of /</w:t>
      </w:r>
      <w:proofErr w:type="spellStart"/>
      <w:r w:rsidRPr="00D71072">
        <w:rPr>
          <w:rFonts w:asciiTheme="minorHAnsi" w:hAnsiTheme="minorHAnsi"/>
          <w:strike/>
          <w:sz w:val="22"/>
          <w:szCs w:val="22"/>
        </w:rPr>
        <w:t>usr</w:t>
      </w:r>
      <w:proofErr w:type="spellEnd"/>
      <w:r w:rsidRPr="00D71072">
        <w:rPr>
          <w:rFonts w:asciiTheme="minorHAnsi" w:hAnsiTheme="minorHAnsi"/>
          <w:strike/>
          <w:sz w:val="22"/>
          <w:szCs w:val="22"/>
        </w:rPr>
        <w:t>/lib. For example:</w:t>
      </w:r>
    </w:p>
    <w:p w14:paraId="6DD1F998"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w:t>
      </w:r>
      <w:proofErr w:type="spellStart"/>
      <w:r w:rsidRPr="00D71072">
        <w:rPr>
          <w:strike/>
        </w:rPr>
        <w:t>usr</w:t>
      </w:r>
      <w:proofErr w:type="spellEnd"/>
      <w:r w:rsidRPr="00D71072">
        <w:rPr>
          <w:strike/>
        </w:rPr>
        <w:t>/lib/x86_64-linux-gnu/</w:t>
      </w:r>
      <w:proofErr w:type="spellStart"/>
      <w:r w:rsidRPr="00D71072">
        <w:rPr>
          <w:strike/>
        </w:rPr>
        <w:t>libstdc</w:t>
      </w:r>
      <w:proofErr w:type="spellEnd"/>
      <w:r w:rsidRPr="00D71072">
        <w:rPr>
          <w:strike/>
        </w:rPr>
        <w:t xml:space="preserve">++.so.6.0.25 \ </w:t>
      </w:r>
    </w:p>
    <w:p w14:paraId="2AD258E7" w14:textId="21D57D51" w:rsidR="00EA4AD8" w:rsidRPr="00D71072" w:rsidRDefault="00EA4AD8" w:rsidP="00EA4AD8">
      <w:pPr>
        <w:pStyle w:val="Code"/>
        <w:rPr>
          <w:strike/>
        </w:rPr>
      </w:pPr>
      <w:r w:rsidRPr="00D71072">
        <w:rPr>
          <w:strike/>
        </w:rPr>
        <w:t xml:space="preserve">            /usr/lib/x86_64-linux-gnu/libstdc++.so</w:t>
      </w:r>
    </w:p>
    <w:p w14:paraId="2DC31917"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lib/x86_64-linux-gnu/libgcc_s.so.1 \</w:t>
      </w:r>
    </w:p>
    <w:p w14:paraId="7F95BFE5" w14:textId="7A8765C5" w:rsidR="00EA4AD8" w:rsidRPr="00D71072" w:rsidRDefault="00EA4AD8" w:rsidP="00EA4AD8">
      <w:pPr>
        <w:pStyle w:val="Code"/>
        <w:rPr>
          <w:strike/>
        </w:rPr>
      </w:pPr>
      <w:r w:rsidRPr="00D71072">
        <w:rPr>
          <w:strike/>
        </w:rPr>
        <w:t xml:space="preserve">            /lib/x86_64-linux-gnu/libgcc_s.so</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60868843"/>
      <w:r>
        <w:lastRenderedPageBreak/>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lastRenderedPageBreak/>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4DB96D5A" w14:textId="77777777" w:rsidR="00AF6764" w:rsidRPr="00AF6764" w:rsidRDefault="00AF6764" w:rsidP="00AF6764">
      <w:pPr>
        <w:pStyle w:val="Code"/>
        <w:rPr>
          <w:bCs/>
          <w:iCs/>
        </w:rPr>
      </w:pPr>
    </w:p>
    <w:p w14:paraId="113D685A" w14:textId="4C0AF43D" w:rsidR="00B962A9" w:rsidRPr="001A5D50" w:rsidRDefault="00B962A9" w:rsidP="00AF6764">
      <w:pPr>
        <w:pStyle w:val="Code"/>
        <w:rPr>
          <w:b/>
          <w:i/>
          <w:strike/>
        </w:rPr>
      </w:pPr>
      <w:r w:rsidRPr="001A5D50">
        <w:rPr>
          <w:strike/>
        </w:rPr>
        <w:t xml:space="preserve">libgcc_s_seh-1.dll might not be found on Windows. In that case, unzip </w:t>
      </w:r>
      <w:hyperlink r:id="rId25" w:history="1">
        <w:r w:rsidRPr="001A5D50">
          <w:rPr>
            <w:rStyle w:val="Hyperlink"/>
            <w:strike/>
          </w:rPr>
          <w:t>https://github.com/pnnl/tesp/blob/master/install/Windows/MinGWredist.zip</w:t>
        </w:r>
      </w:hyperlink>
      <w:r w:rsidRPr="001A5D50">
        <w:rPr>
          <w:strike/>
        </w:rPr>
        <w:t xml:space="preserve"> into c:\opendsscmd </w:t>
      </w:r>
    </w:p>
    <w:p w14:paraId="318CC08A" w14:textId="2EBBDA6D" w:rsidR="00B20C2A" w:rsidRDefault="00B20C2A" w:rsidP="00B20C2A">
      <w:pPr>
        <w:pStyle w:val="Heading2"/>
      </w:pPr>
      <w:bookmarkStart w:id="10" w:name="_Toc60868844"/>
      <w:r>
        <w:t>Installer Builds</w:t>
      </w:r>
      <w:bookmarkEnd w:id="10"/>
    </w:p>
    <w:p w14:paraId="77B74569" w14:textId="6566A646"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4E127529" w:rsidR="004F0059" w:rsidRPr="00B20C2A" w:rsidRDefault="004F0059" w:rsidP="004F0059">
      <w:pPr>
        <w:pStyle w:val="ListParagraph"/>
        <w:numPr>
          <w:ilvl w:val="0"/>
          <w:numId w:val="42"/>
        </w:numPr>
      </w:pPr>
      <w:r>
        <w:t xml:space="preserve">To synch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5FF61FAC" w14:textId="72ACE578" w:rsidR="00717592" w:rsidRDefault="00717592" w:rsidP="00717592">
      <w:pPr>
        <w:pStyle w:val="Heading1"/>
      </w:pPr>
      <w:bookmarkStart w:id="11" w:name="_Toc60868845"/>
      <w:r>
        <w:t xml:space="preserve">FNCS </w:t>
      </w:r>
      <w:r w:rsidR="00B36C1C">
        <w:t xml:space="preserve">and HELICS </w:t>
      </w:r>
      <w:r>
        <w:t>Example</w:t>
      </w:r>
      <w:r w:rsidR="00B36C1C">
        <w:t>s</w:t>
      </w:r>
      <w:bookmarkEnd w:id="11"/>
    </w:p>
    <w:p w14:paraId="54C5AF45" w14:textId="4B4054EC"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4775CB">
        <w:t xml:space="preserve">Figure </w:t>
      </w:r>
      <w:r w:rsidR="004775CB">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4775CB">
        <w:t xml:space="preserve">Figure </w:t>
      </w:r>
      <w:r w:rsidR="004775CB">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86525" cy="2091914"/>
                    </a:xfrm>
                    <a:prstGeom prst="rect">
                      <a:avLst/>
                    </a:prstGeom>
                  </pic:spPr>
                </pic:pic>
              </a:graphicData>
            </a:graphic>
          </wp:inline>
        </w:drawing>
      </w:r>
    </w:p>
    <w:p w14:paraId="4805E6BA" w14:textId="63A7E785" w:rsidR="00717592" w:rsidRDefault="00580F9F" w:rsidP="00580F9F">
      <w:pPr>
        <w:pStyle w:val="Caption"/>
      </w:pPr>
      <w:bookmarkStart w:id="12" w:name="_Ref9513716"/>
      <w:r>
        <w:t xml:space="preserve">Figure </w:t>
      </w:r>
      <w:fldSimple w:instr=" SEQ Figure \* ARABIC ">
        <w:r w:rsidR="004775CB">
          <w:rPr>
            <w:noProof/>
          </w:rPr>
          <w:t>1</w:t>
        </w:r>
      </w:fldSimple>
      <w:bookmarkEnd w:id="12"/>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lastRenderedPageBreak/>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Default="00D03BDC" w:rsidP="00D03BDC">
      <w:pPr>
        <w:pStyle w:val="HTMLPreformatted"/>
        <w:shd w:val="clear" w:color="auto" w:fill="FFFFFF"/>
        <w:rPr>
          <w:color w:val="000000"/>
        </w:rPr>
      </w:pPr>
      <w:r>
        <w:rPr>
          <w:color w:val="000000"/>
        </w:rPr>
        <w:t xml:space="preserve">name: </w:t>
      </w:r>
      <w:proofErr w:type="spellStart"/>
      <w:r>
        <w:rPr>
          <w:color w:val="000000"/>
        </w:rPr>
        <w:t>opendss</w:t>
      </w:r>
      <w:proofErr w:type="spellEnd"/>
    </w:p>
    <w:p w14:paraId="77C7AE96" w14:textId="77777777" w:rsidR="00D03BDC" w:rsidRDefault="00D03BDC" w:rsidP="00D03BDC">
      <w:pPr>
        <w:pStyle w:val="HTMLPreformatted"/>
        <w:shd w:val="clear" w:color="auto" w:fill="FFFFFF"/>
        <w:rPr>
          <w:color w:val="000000"/>
        </w:rPr>
      </w:pPr>
      <w:proofErr w:type="spellStart"/>
      <w:r>
        <w:rPr>
          <w:color w:val="000000"/>
        </w:rPr>
        <w:t>time_delta</w:t>
      </w:r>
      <w:proofErr w:type="spellEnd"/>
      <w:r>
        <w:rPr>
          <w:color w:val="000000"/>
        </w:rPr>
        <w:t>: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 xml:space="preserve">For now, OpenDSS only subscribes to scripted text commands, which is enough for the </w:t>
      </w:r>
      <w:proofErr w:type="spellStart"/>
      <w:r>
        <w:t>GridAPPS</w:t>
      </w:r>
      <w:proofErr w:type="spellEnd"/>
      <w:r>
        <w:t>-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2A43E365"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4775CB">
        <w:t xml:space="preserve">Figure </w:t>
      </w:r>
      <w:r w:rsidR="004775CB">
        <w:rPr>
          <w:noProof/>
        </w:rPr>
        <w:t>1</w:t>
      </w:r>
      <w:r>
        <w:fldChar w:fldCharType="end"/>
      </w:r>
      <w:r>
        <w:t>.</w:t>
      </w:r>
    </w:p>
    <w:p w14:paraId="460D15E5" w14:textId="6FD760A1" w:rsidR="004F0960"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70ACCE6A" w14:textId="77777777" w:rsidR="00420B39" w:rsidRDefault="00420B39" w:rsidP="00D03BDC"/>
    <w:p w14:paraId="34A304AA" w14:textId="639BF257" w:rsidR="009D39F3" w:rsidRDefault="009D39F3" w:rsidP="00D03BDC">
      <w:bookmarkStart w:id="13" w:name="_GoBack"/>
      <w:bookmarkEnd w:id="13"/>
      <w:r>
        <w:lastRenderedPageBreak/>
        <w:t>Other examples (</w:t>
      </w:r>
      <w:r w:rsidRPr="009D39F3">
        <w:rPr>
          <w:highlight w:val="yellow"/>
        </w:rPr>
        <w:t>TODO</w:t>
      </w:r>
      <w:r>
        <w:t>):</w:t>
      </w:r>
    </w:p>
    <w:p w14:paraId="1094C2FB" w14:textId="6D6A06BF" w:rsidR="009D39F3" w:rsidRDefault="009D39F3" w:rsidP="009D39F3">
      <w:pPr>
        <w:pStyle w:val="ListParagraph"/>
        <w:numPr>
          <w:ilvl w:val="0"/>
          <w:numId w:val="38"/>
        </w:numPr>
      </w:pPr>
      <w:r>
        <w:t xml:space="preserve">FNCS communication between </w:t>
      </w:r>
      <w:proofErr w:type="spellStart"/>
      <w:r>
        <w:t>OpenDSS</w:t>
      </w:r>
      <w:proofErr w:type="spellEnd"/>
      <w:r>
        <w:t xml:space="preserve"> feeder and </w:t>
      </w:r>
      <w:proofErr w:type="spellStart"/>
      <w:r>
        <w:t>GridLAB</w:t>
      </w:r>
      <w:proofErr w:type="spellEnd"/>
      <w:r>
        <w:t>-D houses</w:t>
      </w:r>
    </w:p>
    <w:p w14:paraId="1791BDEF" w14:textId="4517CFCB" w:rsidR="009D39F3" w:rsidRDefault="009D39F3" w:rsidP="009D39F3">
      <w:pPr>
        <w:pStyle w:val="ListParagraph"/>
        <w:numPr>
          <w:ilvl w:val="0"/>
          <w:numId w:val="38"/>
        </w:numPr>
      </w:pPr>
      <w:r>
        <w:t>HELICS version of the PV example</w:t>
      </w:r>
    </w:p>
    <w:p w14:paraId="3D8B8121" w14:textId="082655BD" w:rsidR="009D39F3" w:rsidRDefault="009D39F3" w:rsidP="009D39F3">
      <w:pPr>
        <w:pStyle w:val="ListParagraph"/>
        <w:numPr>
          <w:ilvl w:val="0"/>
          <w:numId w:val="38"/>
        </w:numPr>
      </w:pPr>
      <w:r>
        <w:t>HELICS version of the house example</w:t>
      </w:r>
    </w:p>
    <w:p w14:paraId="41B3EBDB" w14:textId="046B4D01" w:rsidR="009D39F3" w:rsidRDefault="009D39F3" w:rsidP="009D39F3">
      <w:pPr>
        <w:pStyle w:val="ListParagraph"/>
        <w:numPr>
          <w:ilvl w:val="0"/>
          <w:numId w:val="38"/>
        </w:numPr>
      </w:pPr>
      <w:r>
        <w:t>Description of the Nantucket Island FNCS example</w:t>
      </w:r>
      <w:r w:rsidR="00413042">
        <w:t xml:space="preserve"> includes weather and a transactive rationing agent</w:t>
      </w:r>
      <w:r>
        <w:t xml:space="preserve"> (</w:t>
      </w:r>
      <w:r w:rsidR="00413042">
        <w:fldChar w:fldCharType="begin"/>
      </w:r>
      <w:r w:rsidR="00413042">
        <w:instrText xml:space="preserve"> REF _Ref60995492 \h </w:instrText>
      </w:r>
      <w:r w:rsidR="00413042">
        <w:fldChar w:fldCharType="separate"/>
      </w:r>
      <w:r w:rsidR="004775CB">
        <w:t xml:space="preserve">Figure </w:t>
      </w:r>
      <w:r w:rsidR="004775CB">
        <w:rPr>
          <w:noProof/>
        </w:rPr>
        <w:t>2</w:t>
      </w:r>
      <w:r w:rsidR="00413042">
        <w:fldChar w:fldCharType="end"/>
      </w:r>
      <w:r w:rsidR="00413042">
        <w:t xml:space="preserve"> from </w:t>
      </w:r>
      <w:r>
        <w:t>IEEE Greentech submission)</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16023" cy="1976010"/>
                    </a:xfrm>
                    <a:prstGeom prst="rect">
                      <a:avLst/>
                    </a:prstGeom>
                  </pic:spPr>
                </pic:pic>
              </a:graphicData>
            </a:graphic>
          </wp:inline>
        </w:drawing>
      </w:r>
    </w:p>
    <w:p w14:paraId="04F03FD3" w14:textId="4ADFDBF7" w:rsidR="001D18E8" w:rsidRDefault="001D18E8" w:rsidP="001D18E8">
      <w:pPr>
        <w:pStyle w:val="Caption"/>
      </w:pPr>
      <w:bookmarkStart w:id="14" w:name="_Ref60995492"/>
      <w:r>
        <w:t xml:space="preserve">Figure </w:t>
      </w:r>
      <w:fldSimple w:instr=" SEQ Figure \* ARABIC ">
        <w:r w:rsidR="004775CB">
          <w:rPr>
            <w:noProof/>
          </w:rPr>
          <w:t>2</w:t>
        </w:r>
      </w:fldSimple>
      <w:bookmarkEnd w:id="14"/>
      <w:r>
        <w:t>: Simulation of transactive rationing with network model and weather</w:t>
      </w:r>
    </w:p>
    <w:p w14:paraId="517E71F3" w14:textId="77777777" w:rsidR="002970EE" w:rsidRDefault="002970EE" w:rsidP="0046310B">
      <w:pPr>
        <w:pStyle w:val="Heading1"/>
      </w:pPr>
      <w:bookmarkStart w:id="15" w:name="_Toc60868846"/>
      <w:r>
        <w:t xml:space="preserve">Developer Notes for </w:t>
      </w:r>
      <w:proofErr w:type="spellStart"/>
      <w:r>
        <w:t>OpenDSSCmd</w:t>
      </w:r>
      <w:bookmarkEnd w:id="15"/>
      <w:proofErr w:type="spellEnd"/>
    </w:p>
    <w:p w14:paraId="31418551" w14:textId="1D16A9AE" w:rsidR="0046310B" w:rsidRDefault="0046310B" w:rsidP="002970EE">
      <w:pPr>
        <w:pStyle w:val="Heading2"/>
      </w:pPr>
      <w:bookmarkStart w:id="16" w:name="_Toc60868847"/>
      <w:r>
        <w:t>Source Code Directories</w:t>
      </w:r>
      <w:bookmarkEnd w:id="16"/>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75531B77" w:rsidR="0046310B" w:rsidRDefault="0046310B" w:rsidP="0046310B">
      <w:r>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lastRenderedPageBreak/>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7EF66FDE" w:rsidR="002970EE" w:rsidRDefault="002970EE" w:rsidP="002970EE">
      <w:pPr>
        <w:pStyle w:val="Heading2"/>
      </w:pPr>
      <w:bookmarkStart w:id="17" w:name="_Toc60868848"/>
      <w:r>
        <w:t>Work in Progress for FNCS Publications</w:t>
      </w:r>
      <w:bookmarkEnd w:id="17"/>
    </w:p>
    <w:p w14:paraId="15070327" w14:textId="77777777" w:rsidR="002970EE" w:rsidRDefault="002970EE" w:rsidP="002970EE">
      <w:r>
        <w:t xml:space="preserve">We need to have a text file of attributes to publish over FNCS, which is how </w:t>
      </w:r>
      <w:proofErr w:type="spellStart"/>
      <w:r>
        <w:t>GridLAB</w:t>
      </w:r>
      <w:proofErr w:type="spellEnd"/>
      <w:r>
        <w:t xml:space="preserve">-D handles both subscriptions and publications. With </w:t>
      </w:r>
      <w:proofErr w:type="spellStart"/>
      <w:r>
        <w:t>OpenDSS</w:t>
      </w:r>
      <w:proofErr w:type="spellEnd"/>
      <w:r>
        <w:t>, the differences are:</w:t>
      </w:r>
    </w:p>
    <w:p w14:paraId="4910BC58" w14:textId="77777777" w:rsidR="002970EE" w:rsidRDefault="002970EE" w:rsidP="002970EE">
      <w:pPr>
        <w:pStyle w:val="ListParagraph"/>
        <w:numPr>
          <w:ilvl w:val="0"/>
          <w:numId w:val="33"/>
        </w:numPr>
      </w:pPr>
      <w:proofErr w:type="spellStart"/>
      <w:r>
        <w:t>FNCS.pas</w:t>
      </w:r>
      <w:proofErr w:type="spellEnd"/>
      <w:r>
        <w:t xml:space="preserve"> should read the publications file, then build maps to objects within </w:t>
      </w:r>
      <w:proofErr w:type="spellStart"/>
      <w:r>
        <w:t>OpenDSS</w:t>
      </w:r>
      <w:proofErr w:type="spellEnd"/>
      <w:r>
        <w:t xml:space="preserve"> for each publication, where it makes sense for efficiency. If the network topology changes, it may be necessary to rebuild this map (</w:t>
      </w:r>
      <w:proofErr w:type="spellStart"/>
      <w:r>
        <w:t>OpenDSS</w:t>
      </w:r>
      <w:proofErr w:type="spellEnd"/>
      <w:r>
        <w:t xml:space="preserve"> will trigger on topology changes).</w:t>
      </w:r>
    </w:p>
    <w:p w14:paraId="22165942" w14:textId="77777777" w:rsidR="002970EE" w:rsidRDefault="002970EE" w:rsidP="002970EE">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following types of value:</w:t>
      </w:r>
    </w:p>
    <w:p w14:paraId="4E6AF1EC" w14:textId="77777777" w:rsidR="002970EE" w:rsidRDefault="002970EE" w:rsidP="002970EE">
      <w:pPr>
        <w:pStyle w:val="ListParagraph"/>
        <w:numPr>
          <w:ilvl w:val="1"/>
          <w:numId w:val="33"/>
        </w:numPr>
      </w:pPr>
      <w:r>
        <w:t>Bus voltages</w:t>
      </w:r>
    </w:p>
    <w:p w14:paraId="77CFC65E" w14:textId="77777777" w:rsidR="002970EE" w:rsidRDefault="002970EE" w:rsidP="002970EE">
      <w:pPr>
        <w:pStyle w:val="ListParagraph"/>
        <w:numPr>
          <w:ilvl w:val="1"/>
          <w:numId w:val="33"/>
        </w:numPr>
      </w:pPr>
      <w:r>
        <w:t>Branch currents</w:t>
      </w:r>
    </w:p>
    <w:p w14:paraId="78FA09F8" w14:textId="77777777" w:rsidR="002970EE" w:rsidRDefault="002970EE" w:rsidP="002970EE">
      <w:pPr>
        <w:pStyle w:val="ListParagraph"/>
        <w:numPr>
          <w:ilvl w:val="1"/>
          <w:numId w:val="33"/>
        </w:numPr>
      </w:pPr>
      <w:proofErr w:type="spellStart"/>
      <w:r>
        <w:t>EnergyMeter</w:t>
      </w:r>
      <w:proofErr w:type="spellEnd"/>
      <w:r>
        <w:t xml:space="preserve"> registers</w:t>
      </w:r>
    </w:p>
    <w:p w14:paraId="2B5D58D2" w14:textId="77777777" w:rsidR="002970EE" w:rsidRDefault="002970EE" w:rsidP="002970EE">
      <w:pPr>
        <w:pStyle w:val="ListParagraph"/>
        <w:numPr>
          <w:ilvl w:val="1"/>
          <w:numId w:val="33"/>
        </w:numPr>
      </w:pPr>
      <w:r>
        <w:t>Sensor registers</w:t>
      </w:r>
    </w:p>
    <w:p w14:paraId="37252F28" w14:textId="77777777" w:rsidR="002970EE" w:rsidRDefault="002970EE" w:rsidP="002970EE">
      <w:pPr>
        <w:pStyle w:val="ListParagraph"/>
        <w:numPr>
          <w:ilvl w:val="1"/>
          <w:numId w:val="33"/>
        </w:numPr>
      </w:pPr>
      <w:r>
        <w:t>Switch statuses</w:t>
      </w:r>
    </w:p>
    <w:p w14:paraId="288ED438" w14:textId="77777777" w:rsidR="002970EE" w:rsidRDefault="002970EE" w:rsidP="002970EE">
      <w:pPr>
        <w:pStyle w:val="ListParagraph"/>
        <w:numPr>
          <w:ilvl w:val="1"/>
          <w:numId w:val="33"/>
        </w:numPr>
      </w:pPr>
      <w:proofErr w:type="spellStart"/>
      <w:r>
        <w:t>CapControl</w:t>
      </w:r>
      <w:proofErr w:type="spellEnd"/>
      <w:r>
        <w:t xml:space="preserve"> on/off statuses</w:t>
      </w:r>
    </w:p>
    <w:p w14:paraId="0A703526" w14:textId="77777777" w:rsidR="002970EE" w:rsidRDefault="002970EE" w:rsidP="002970EE">
      <w:pPr>
        <w:pStyle w:val="ListParagraph"/>
        <w:numPr>
          <w:ilvl w:val="1"/>
          <w:numId w:val="33"/>
        </w:numPr>
      </w:pPr>
      <w:r>
        <w:t>Tap changer positions</w:t>
      </w:r>
    </w:p>
    <w:p w14:paraId="0DB3AD41" w14:textId="77777777" w:rsidR="002970EE" w:rsidRDefault="002970EE" w:rsidP="002970EE">
      <w:pPr>
        <w:pStyle w:val="ListParagraph"/>
        <w:numPr>
          <w:ilvl w:val="0"/>
          <w:numId w:val="33"/>
        </w:numPr>
      </w:pPr>
      <w:r>
        <w:t>The COM interface implementations in the Source/DLL directory provide some examples of how to get the specific values to publish over FNCS.</w:t>
      </w:r>
    </w:p>
    <w:p w14:paraId="410A3DCD" w14:textId="77777777" w:rsidR="002970EE" w:rsidRDefault="002970EE" w:rsidP="002970EE">
      <w:pPr>
        <w:pStyle w:val="ListParagraph"/>
        <w:numPr>
          <w:ilvl w:val="0"/>
          <w:numId w:val="33"/>
        </w:numPr>
      </w:pPr>
      <w:r>
        <w:t>We need to give some thought on data structures to efficiently publish many values.</w:t>
      </w:r>
    </w:p>
    <w:p w14:paraId="3A2E0D48" w14:textId="77777777" w:rsidR="002970EE" w:rsidRDefault="002970EE" w:rsidP="002970EE">
      <w:pPr>
        <w:pStyle w:val="Heading2"/>
      </w:pPr>
      <w:bookmarkStart w:id="18" w:name="_Toc60868849"/>
      <w:r>
        <w:t>Open Issues</w:t>
      </w:r>
      <w:bookmarkEnd w:id="18"/>
    </w:p>
    <w:p w14:paraId="13C064A4" w14:textId="196FC20C"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3C488E14"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p>
    <w:p w14:paraId="22EF1A8E" w14:textId="77777777" w:rsidR="00E46175" w:rsidRDefault="00E46175" w:rsidP="00E46175">
      <w:pPr>
        <w:pStyle w:val="Heading2"/>
      </w:pPr>
      <w:bookmarkStart w:id="19" w:name="_Toc60868850"/>
      <w:r>
        <w:t>Using Lazarus instead of FPC from the Command Line</w:t>
      </w:r>
      <w:bookmarkEnd w:id="19"/>
    </w:p>
    <w:p w14:paraId="49DA7275" w14:textId="77777777"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w:t>
      </w:r>
      <w:r>
        <w:lastRenderedPageBreak/>
        <w:t xml:space="preserve">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0" w:history="1">
        <w:r w:rsidRPr="00EB0311">
          <w:rPr>
            <w:rStyle w:val="Hyperlink"/>
          </w:rPr>
          <w:t>http://www.lazarus-ide.org/</w:t>
        </w:r>
      </w:hyperlink>
    </w:p>
    <w:p w14:paraId="5C65C72C" w14:textId="77777777" w:rsidR="00E46175" w:rsidRPr="000B0C3B" w:rsidRDefault="00E46175" w:rsidP="00E46175">
      <w:r>
        <w:t xml:space="preserve">On the Mac, pay close attention to </w:t>
      </w:r>
      <w:hyperlink r:id="rId31"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0" w:name="_Toc60868851"/>
      <w:r>
        <w:t xml:space="preserve">Other </w:t>
      </w:r>
      <w:proofErr w:type="spellStart"/>
      <w:r>
        <w:t>OpenDSS</w:t>
      </w:r>
      <w:proofErr w:type="spellEnd"/>
      <w:r>
        <w:t xml:space="preserve"> Development Branches</w:t>
      </w:r>
      <w:bookmarkEnd w:id="20"/>
    </w:p>
    <w:p w14:paraId="7E4C6B82" w14:textId="77777777" w:rsidR="00E46175" w:rsidRDefault="00E46175" w:rsidP="00E46175">
      <w:r>
        <w:t>EPRI’s parallelization in Version 8, which is Windows only and requires Delphi.</w:t>
      </w:r>
    </w:p>
    <w:p w14:paraId="54C55B54" w14:textId="77777777" w:rsidR="00E46175" w:rsidRDefault="004775CB" w:rsidP="00E46175">
      <w:pPr>
        <w:pStyle w:val="ListParagraph"/>
        <w:numPr>
          <w:ilvl w:val="0"/>
          <w:numId w:val="29"/>
        </w:numPr>
      </w:pPr>
      <w:hyperlink r:id="rId32" w:history="1">
        <w:r w:rsidR="00E46175" w:rsidRPr="00884610">
          <w:rPr>
            <w:rStyle w:val="Hyperlink"/>
          </w:rPr>
          <w:t>https://sourceforge.net/p/electricdss/code/HEAD/tree/trunk/Version8/</w:t>
        </w:r>
      </w:hyperlink>
      <w:r w:rsidR="00E46175">
        <w:t xml:space="preserve"> </w:t>
      </w:r>
    </w:p>
    <w:p w14:paraId="324D7E28" w14:textId="77777777" w:rsidR="00E46175" w:rsidRDefault="00E46175" w:rsidP="00E46175">
      <w:r>
        <w:t xml:space="preserve">A mirrored-repository </w:t>
      </w:r>
      <w:proofErr w:type="spellStart"/>
      <w:r>
        <w:t>Makefile</w:t>
      </w:r>
      <w:proofErr w:type="spellEnd"/>
      <w:r>
        <w:t>:</w:t>
      </w:r>
    </w:p>
    <w:p w14:paraId="61ED99CC" w14:textId="77777777" w:rsidR="00E46175" w:rsidRPr="00CE68F8" w:rsidRDefault="004775CB" w:rsidP="00E46175">
      <w:pPr>
        <w:pStyle w:val="ListParagraph"/>
        <w:numPr>
          <w:ilvl w:val="0"/>
          <w:numId w:val="29"/>
        </w:numPr>
        <w:rPr>
          <w:rFonts w:eastAsia="Times New Roman" w:cs="Times New Roman"/>
          <w:sz w:val="24"/>
          <w:szCs w:val="24"/>
        </w:rPr>
      </w:pPr>
      <w:hyperlink r:id="rId33" w:history="1">
        <w:r w:rsidR="00E46175" w:rsidRPr="00CE68F8">
          <w:rPr>
            <w:rStyle w:val="Hyperlink"/>
            <w:rFonts w:ascii="Calibri" w:eastAsia="Times New Roman" w:hAnsi="Calibri" w:cs="Times New Roman"/>
            <w:color w:val="954F72"/>
          </w:rPr>
          <w:t>https://github.com/Muxelmann/OpenDSSDirect.make</w:t>
        </w:r>
      </w:hyperlink>
    </w:p>
    <w:p w14:paraId="73321C12" w14:textId="77777777" w:rsidR="00E46175" w:rsidRDefault="00E46175" w:rsidP="00E46175">
      <w:r>
        <w:t>NREL’s Python interface to the direct-call, shared library version:</w:t>
      </w:r>
    </w:p>
    <w:p w14:paraId="646BCD22" w14:textId="77777777" w:rsidR="00E46175" w:rsidRPr="00C65A48" w:rsidRDefault="004775CB" w:rsidP="00D52718">
      <w:pPr>
        <w:pStyle w:val="ListParagraph"/>
        <w:numPr>
          <w:ilvl w:val="0"/>
          <w:numId w:val="29"/>
        </w:numPr>
        <w:rPr>
          <w:rFonts w:eastAsia="Times New Roman" w:cs="Times New Roman"/>
          <w:sz w:val="24"/>
          <w:szCs w:val="24"/>
        </w:rPr>
      </w:pPr>
      <w:hyperlink r:id="rId34" w:history="1">
        <w:r w:rsidR="00E46175" w:rsidRPr="00C65A48">
          <w:rPr>
            <w:rStyle w:val="Hyperlink"/>
            <w:rFonts w:ascii="Calibri" w:eastAsia="Times New Roman" w:hAnsi="Calibri" w:cs="Times New Roman"/>
            <w:color w:val="954F72"/>
          </w:rPr>
          <w:t>https://github.com/NREL/OpenDSSDirect.py/</w:t>
        </w:r>
      </w:hyperlink>
    </w:p>
    <w:p w14:paraId="16A96F17" w14:textId="77777777" w:rsidR="00E46175" w:rsidRDefault="00E46175" w:rsidP="00E46175">
      <w:r>
        <w:t>EPRI’s Julia interface to the direct-call, shared library version:</w:t>
      </w:r>
    </w:p>
    <w:p w14:paraId="7D1781BF" w14:textId="77777777" w:rsidR="00E46175" w:rsidRPr="00C65A48" w:rsidRDefault="004775CB" w:rsidP="00E46175">
      <w:pPr>
        <w:pStyle w:val="ListParagraph"/>
        <w:numPr>
          <w:ilvl w:val="0"/>
          <w:numId w:val="29"/>
        </w:numPr>
        <w:rPr>
          <w:rFonts w:eastAsia="Times New Roman" w:cs="Times New Roman"/>
          <w:sz w:val="24"/>
          <w:szCs w:val="24"/>
        </w:rPr>
      </w:pPr>
      <w:hyperlink r:id="rId35" w:history="1">
        <w:r w:rsidR="00E46175" w:rsidRPr="00C65A48">
          <w:rPr>
            <w:rStyle w:val="Hyperlink"/>
            <w:rFonts w:ascii="Calibri" w:eastAsia="Times New Roman" w:hAnsi="Calibri" w:cs="Times New Roman"/>
            <w:color w:val="954F72"/>
          </w:rPr>
          <w:t>https://github.com/tshort/OpenDSSDirect.jl</w:t>
        </w:r>
      </w:hyperlink>
    </w:p>
    <w:p w14:paraId="09D965AA" w14:textId="77777777" w:rsidR="00E46175" w:rsidRDefault="00E46175" w:rsidP="00E46175">
      <w:r>
        <w:t>These last two NREL and EPRI interfaces to the shared library are using mirrored repositories. If these interfaces are of interest to PNNL developers, please use one of the following options, both of which reference the main repository:</w:t>
      </w:r>
    </w:p>
    <w:p w14:paraId="741DE62C" w14:textId="77777777" w:rsidR="00E46175" w:rsidRDefault="00E46175" w:rsidP="00E46175">
      <w:pPr>
        <w:pStyle w:val="ListParagraph"/>
        <w:numPr>
          <w:ilvl w:val="0"/>
          <w:numId w:val="29"/>
        </w:numPr>
      </w:pPr>
      <w:r>
        <w:t>From ~/</w:t>
      </w:r>
      <w:proofErr w:type="spellStart"/>
      <w:r>
        <w:t>src</w:t>
      </w:r>
      <w:proofErr w:type="spellEnd"/>
      <w:r>
        <w:t>/</w:t>
      </w:r>
      <w:proofErr w:type="spellStart"/>
      <w:r>
        <w:t>OpenDSS</w:t>
      </w:r>
      <w:proofErr w:type="spellEnd"/>
      <w:r>
        <w:t xml:space="preserve">/Source/DDLL, use </w:t>
      </w:r>
      <w:r w:rsidRPr="006057A4">
        <w:rPr>
          <w:b/>
          <w:i/>
        </w:rPr>
        <w:t>./build.sh</w:t>
      </w:r>
      <w:r>
        <w:t xml:space="preserve"> or </w:t>
      </w:r>
      <w:r w:rsidRPr="006057A4">
        <w:rPr>
          <w:b/>
          <w:i/>
        </w:rPr>
        <w:t>build.bat</w:t>
      </w:r>
    </w:p>
    <w:p w14:paraId="0412FB20" w14:textId="6675862D" w:rsidR="00E46175" w:rsidRDefault="00E46175" w:rsidP="00E46175">
      <w:pPr>
        <w:pStyle w:val="ListParagraph"/>
        <w:numPr>
          <w:ilvl w:val="0"/>
          <w:numId w:val="29"/>
        </w:numPr>
      </w:pPr>
      <w:r>
        <w:t>From the Lazarus IDE, open the project file ~/</w:t>
      </w:r>
      <w:proofErr w:type="spellStart"/>
      <w:r>
        <w:t>src</w:t>
      </w:r>
      <w:proofErr w:type="spellEnd"/>
      <w:r>
        <w:t>/</w:t>
      </w:r>
      <w:proofErr w:type="spellStart"/>
      <w:r>
        <w:t>OpenDSS</w:t>
      </w:r>
      <w:proofErr w:type="spellEnd"/>
      <w:r>
        <w:t>/Source/DDLL/</w:t>
      </w:r>
      <w:proofErr w:type="spellStart"/>
      <w:r>
        <w:t>OpenDSSDirect.lpi</w:t>
      </w:r>
      <w:proofErr w:type="spellEnd"/>
    </w:p>
    <w:p w14:paraId="66DD4699" w14:textId="09E8B4AC" w:rsidR="005929ED" w:rsidRDefault="005929ED" w:rsidP="005929ED">
      <w:pPr>
        <w:pStyle w:val="Heading1"/>
      </w:pPr>
      <w:bookmarkStart w:id="21" w:name="_Toc60868852"/>
      <w:r>
        <w:t>References</w:t>
      </w:r>
      <w:bookmarkEnd w:id="21"/>
    </w:p>
    <w:p w14:paraId="78CC9870" w14:textId="77777777" w:rsidR="00F4139C" w:rsidRPr="00F4139C" w:rsidRDefault="005929ED" w:rsidP="00F4139C">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F4139C" w:rsidRPr="00F4139C">
        <w:rPr>
          <w:noProof/>
        </w:rPr>
        <w:t>[1]</w:t>
      </w:r>
      <w:r w:rsidR="00F4139C" w:rsidRPr="00F4139C">
        <w:rPr>
          <w:noProof/>
        </w:rPr>
        <w:tab/>
        <w:t xml:space="preserve"> R. C. Dugan and T. E. McDermott, "An open source platform for collaborating on smart grid research," in </w:t>
      </w:r>
      <w:r w:rsidR="00F4139C" w:rsidRPr="00F4139C">
        <w:rPr>
          <w:i/>
          <w:noProof/>
        </w:rPr>
        <w:t>Power and Energy Society General Meeting, 2011 IEEE</w:t>
      </w:r>
      <w:r w:rsidR="00F4139C" w:rsidRPr="00F4139C">
        <w:rPr>
          <w:noProof/>
        </w:rPr>
        <w:t xml:space="preserve">, 24-29 July 2011 2011, pp. 1-7, doi: 10.1109/PES.2011.6039829. </w:t>
      </w:r>
    </w:p>
    <w:p w14:paraId="3DA20B18" w14:textId="77777777" w:rsidR="00F4139C" w:rsidRPr="00F4139C" w:rsidRDefault="00F4139C" w:rsidP="00F4139C">
      <w:pPr>
        <w:pStyle w:val="EndNoteBibliography"/>
        <w:spacing w:after="0"/>
        <w:ind w:left="360" w:hanging="360"/>
        <w:rPr>
          <w:noProof/>
        </w:rPr>
      </w:pPr>
      <w:r w:rsidRPr="00F4139C">
        <w:rPr>
          <w:noProof/>
        </w:rPr>
        <w:t>[2]</w:t>
      </w:r>
      <w:r w:rsidRPr="00F4139C">
        <w:rPr>
          <w:noProof/>
        </w:rPr>
        <w:tab/>
        <w:t xml:space="preserve"> S. Ciraci, J. Daily, J. Fuller, A. Fisher, L. Marinovici, and K. Agarwal, "FNCS: A Framework for Power System and Communication Networks Co-Simulation," in </w:t>
      </w:r>
      <w:r w:rsidRPr="00F4139C">
        <w:rPr>
          <w:i/>
          <w:noProof/>
        </w:rPr>
        <w:t>Symposium on Theory of Modeling and Simulation</w:t>
      </w:r>
      <w:r w:rsidRPr="00F4139C">
        <w:rPr>
          <w:noProof/>
        </w:rPr>
        <w:t xml:space="preserve">, San Diego, CA USA, 2014: ACM. </w:t>
      </w:r>
    </w:p>
    <w:p w14:paraId="353BFACE" w14:textId="77777777" w:rsidR="00F4139C" w:rsidRPr="00F4139C" w:rsidRDefault="00F4139C" w:rsidP="00F4139C">
      <w:pPr>
        <w:pStyle w:val="EndNoteBibliography"/>
        <w:spacing w:after="0"/>
        <w:ind w:left="360" w:hanging="360"/>
        <w:rPr>
          <w:noProof/>
        </w:rPr>
      </w:pPr>
      <w:r w:rsidRPr="00F4139C">
        <w:rPr>
          <w:noProof/>
        </w:rPr>
        <w:t>[3]</w:t>
      </w:r>
      <w:r w:rsidRPr="00F4139C">
        <w:rPr>
          <w:noProof/>
        </w:rPr>
        <w:tab/>
        <w:t xml:space="preserve"> B. Palmintier, D. Krishnamurthy, P. Top, S. Smith, J. Daily, and J. Fuller, "Design of the HELICS high-performance transmission-distribution-communication-market co-simulation framework," in </w:t>
      </w:r>
      <w:r w:rsidRPr="00F4139C">
        <w:rPr>
          <w:i/>
          <w:noProof/>
        </w:rPr>
        <w:t>2017 Workshop on Modeling and Simulation of Cyber-Physical Energy Systems (MSCPES)</w:t>
      </w:r>
      <w:r w:rsidRPr="00F4139C">
        <w:rPr>
          <w:noProof/>
        </w:rPr>
        <w:t xml:space="preserve">, 21-21 April 2017 2017, pp. 1-6, doi: 10.1109/MSCPES.2017.8064542. </w:t>
      </w:r>
    </w:p>
    <w:p w14:paraId="3FA65AF3" w14:textId="77777777" w:rsidR="00F4139C" w:rsidRPr="00F4139C" w:rsidRDefault="00F4139C" w:rsidP="00F4139C">
      <w:pPr>
        <w:pStyle w:val="EndNoteBibliography"/>
        <w:ind w:left="360" w:hanging="360"/>
        <w:rPr>
          <w:noProof/>
        </w:rPr>
      </w:pPr>
      <w:r w:rsidRPr="00F4139C">
        <w:rPr>
          <w:noProof/>
        </w:rPr>
        <w:t>[4]</w:t>
      </w:r>
      <w:r w:rsidRPr="00F4139C">
        <w:rPr>
          <w:noProof/>
        </w:rPr>
        <w:tab/>
        <w:t>R. B. Melton</w:t>
      </w:r>
      <w:r w:rsidRPr="00F4139C">
        <w:rPr>
          <w:i/>
          <w:noProof/>
        </w:rPr>
        <w:t xml:space="preserve"> et al.</w:t>
      </w:r>
      <w:r w:rsidRPr="00F4139C">
        <w:rPr>
          <w:noProof/>
        </w:rPr>
        <w:t xml:space="preserve">, "Leveraging Standards to Create an Open Platform for the Development of Advanced Distribution Applications," </w:t>
      </w:r>
      <w:r w:rsidRPr="00F4139C">
        <w:rPr>
          <w:i/>
          <w:noProof/>
        </w:rPr>
        <w:t xml:space="preserve">IEEE Access, </w:t>
      </w:r>
      <w:r w:rsidRPr="00F4139C">
        <w:rPr>
          <w:noProof/>
        </w:rPr>
        <w:t>vol. 6, pp. 37361-37370, 2018, doi: 10.1109/ACCESS.2018.2851186.</w:t>
      </w:r>
    </w:p>
    <w:p w14:paraId="42E50428" w14:textId="15F2607E"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8E817" w14:textId="77777777" w:rsidR="00344B14" w:rsidRDefault="00344B14" w:rsidP="009C04BD">
      <w:pPr>
        <w:spacing w:after="0" w:line="240" w:lineRule="auto"/>
      </w:pPr>
      <w:r>
        <w:separator/>
      </w:r>
    </w:p>
  </w:endnote>
  <w:endnote w:type="continuationSeparator" w:id="0">
    <w:p w14:paraId="075B9124" w14:textId="77777777" w:rsidR="00344B14" w:rsidRDefault="00344B14"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70BEE" w14:textId="31A79B82" w:rsidR="004775CB" w:rsidRDefault="004775CB">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1/8/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3A0D1" w14:textId="77777777" w:rsidR="00344B14" w:rsidRDefault="00344B14" w:rsidP="009C04BD">
      <w:pPr>
        <w:spacing w:after="0" w:line="240" w:lineRule="auto"/>
      </w:pPr>
      <w:r>
        <w:separator/>
      </w:r>
    </w:p>
  </w:footnote>
  <w:footnote w:type="continuationSeparator" w:id="0">
    <w:p w14:paraId="4C7E8AA9" w14:textId="77777777" w:rsidR="00344B14" w:rsidRDefault="00344B14"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C72C" w14:textId="6C2FD6D3" w:rsidR="004775CB" w:rsidRPr="009C04BD" w:rsidRDefault="004775CB">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record-ids&gt;&lt;/item&gt;&lt;/Libraries&gt;"/>
  </w:docVars>
  <w:rsids>
    <w:rsidRoot w:val="009C04BD"/>
    <w:rsid w:val="0000206E"/>
    <w:rsid w:val="00002081"/>
    <w:rsid w:val="0000302A"/>
    <w:rsid w:val="00010CAE"/>
    <w:rsid w:val="000236F1"/>
    <w:rsid w:val="000239FE"/>
    <w:rsid w:val="00035084"/>
    <w:rsid w:val="00043ED8"/>
    <w:rsid w:val="000451BC"/>
    <w:rsid w:val="000454E1"/>
    <w:rsid w:val="00050839"/>
    <w:rsid w:val="00051399"/>
    <w:rsid w:val="000573E6"/>
    <w:rsid w:val="00061E72"/>
    <w:rsid w:val="00062564"/>
    <w:rsid w:val="0007164F"/>
    <w:rsid w:val="000801FB"/>
    <w:rsid w:val="00085EFE"/>
    <w:rsid w:val="00093853"/>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53E73"/>
    <w:rsid w:val="00262AD6"/>
    <w:rsid w:val="00266F3C"/>
    <w:rsid w:val="00271307"/>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10C1"/>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2516"/>
    <w:rsid w:val="00484D3F"/>
    <w:rsid w:val="004903F5"/>
    <w:rsid w:val="00491039"/>
    <w:rsid w:val="00494854"/>
    <w:rsid w:val="00496181"/>
    <w:rsid w:val="004A0D56"/>
    <w:rsid w:val="004B74CD"/>
    <w:rsid w:val="004D06C8"/>
    <w:rsid w:val="004D0D13"/>
    <w:rsid w:val="004D2ACB"/>
    <w:rsid w:val="004D2BB1"/>
    <w:rsid w:val="004D7CD8"/>
    <w:rsid w:val="004E2CBF"/>
    <w:rsid w:val="004E4728"/>
    <w:rsid w:val="004F0059"/>
    <w:rsid w:val="004F0960"/>
    <w:rsid w:val="004F7720"/>
    <w:rsid w:val="00501813"/>
    <w:rsid w:val="005021E6"/>
    <w:rsid w:val="0050462F"/>
    <w:rsid w:val="0050469F"/>
    <w:rsid w:val="00504BD1"/>
    <w:rsid w:val="00511B96"/>
    <w:rsid w:val="00514076"/>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7409"/>
    <w:rsid w:val="005A042A"/>
    <w:rsid w:val="005A1B0B"/>
    <w:rsid w:val="005A4D1C"/>
    <w:rsid w:val="005A5198"/>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31D1E"/>
    <w:rsid w:val="00636A12"/>
    <w:rsid w:val="00641813"/>
    <w:rsid w:val="00642BCD"/>
    <w:rsid w:val="00645141"/>
    <w:rsid w:val="0064773A"/>
    <w:rsid w:val="0065636E"/>
    <w:rsid w:val="00664028"/>
    <w:rsid w:val="0067010A"/>
    <w:rsid w:val="00675AD1"/>
    <w:rsid w:val="006773A1"/>
    <w:rsid w:val="0068102E"/>
    <w:rsid w:val="006A3EF7"/>
    <w:rsid w:val="006A6E70"/>
    <w:rsid w:val="006B4CA3"/>
    <w:rsid w:val="006B52EB"/>
    <w:rsid w:val="006C1D24"/>
    <w:rsid w:val="006C22A5"/>
    <w:rsid w:val="006C4665"/>
    <w:rsid w:val="006C4801"/>
    <w:rsid w:val="006D1CE6"/>
    <w:rsid w:val="006E4BC7"/>
    <w:rsid w:val="006E4E44"/>
    <w:rsid w:val="006F0667"/>
    <w:rsid w:val="00703871"/>
    <w:rsid w:val="0070395C"/>
    <w:rsid w:val="00706C98"/>
    <w:rsid w:val="00710B95"/>
    <w:rsid w:val="00714DEA"/>
    <w:rsid w:val="00716F99"/>
    <w:rsid w:val="00717592"/>
    <w:rsid w:val="007215CE"/>
    <w:rsid w:val="007232B4"/>
    <w:rsid w:val="0072632F"/>
    <w:rsid w:val="00727390"/>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3AB4"/>
    <w:rsid w:val="007D23BE"/>
    <w:rsid w:val="007D5AC9"/>
    <w:rsid w:val="007E10F0"/>
    <w:rsid w:val="007F2443"/>
    <w:rsid w:val="007F478B"/>
    <w:rsid w:val="007F4E75"/>
    <w:rsid w:val="0081330F"/>
    <w:rsid w:val="0082367E"/>
    <w:rsid w:val="00834163"/>
    <w:rsid w:val="008379C2"/>
    <w:rsid w:val="008426DA"/>
    <w:rsid w:val="00850263"/>
    <w:rsid w:val="008506CA"/>
    <w:rsid w:val="00854DF4"/>
    <w:rsid w:val="008556CD"/>
    <w:rsid w:val="00856535"/>
    <w:rsid w:val="008573F3"/>
    <w:rsid w:val="00860783"/>
    <w:rsid w:val="00866CC3"/>
    <w:rsid w:val="00873188"/>
    <w:rsid w:val="008733B6"/>
    <w:rsid w:val="00875075"/>
    <w:rsid w:val="00890191"/>
    <w:rsid w:val="00892C6D"/>
    <w:rsid w:val="008958A6"/>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3B6F"/>
    <w:rsid w:val="00916AB7"/>
    <w:rsid w:val="00922460"/>
    <w:rsid w:val="009262C6"/>
    <w:rsid w:val="00930F67"/>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337EC"/>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4A36"/>
    <w:rsid w:val="00BE671E"/>
    <w:rsid w:val="00BF2C7C"/>
    <w:rsid w:val="00BF4309"/>
    <w:rsid w:val="00BF597C"/>
    <w:rsid w:val="00C01D27"/>
    <w:rsid w:val="00C04138"/>
    <w:rsid w:val="00C11F01"/>
    <w:rsid w:val="00C229DB"/>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3321"/>
    <w:rsid w:val="00CC3C3F"/>
    <w:rsid w:val="00CD240D"/>
    <w:rsid w:val="00CD3231"/>
    <w:rsid w:val="00CE68F8"/>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34572"/>
    <w:rsid w:val="00E34D92"/>
    <w:rsid w:val="00E3691B"/>
    <w:rsid w:val="00E440B9"/>
    <w:rsid w:val="00E46175"/>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C0F"/>
    <w:rsid w:val="00FA3B45"/>
    <w:rsid w:val="00FA60CB"/>
    <w:rsid w:val="00FC114D"/>
    <w:rsid w:val="00FC7705"/>
    <w:rsid w:val="00FE1EF6"/>
    <w:rsid w:val="00FE2F1B"/>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urldefense.proofpoint.com/v2/url?u=https-3A__github.com_NREL_OpenDSSDirect.py_&amp;d=DwMGaQ&amp;c=YFYuafCCopBdR2aI1UDiwKbQTSrP7gdpddSkt1TYoDc&amp;r=dL7HKtkmKadd2sirF916fQ&amp;m=qQcQH5QMEwNBB85vO8Tp_cLUfRZGWnTjW0jY4Hu78ik&amp;s=aJIvErKkbESgWPX9k0_AqGjYibeOgB48E7zVlb4Pa2A&amp;e="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pnnl/tesp/blob/master/install/Windows/MinGWredist.zip" TargetMode="External"/><Relationship Id="rId33" Type="http://schemas.openxmlformats.org/officeDocument/2006/relationships/hyperlink" Target="https://urldefense.proofpoint.com/v2/url?u=https-3A__github.com_Muxelmann_OpenDSSDirect.make&amp;d=DwMGaQ&amp;c=YFYuafCCopBdR2aI1UDiwKbQTSrP7gdpddSkt1TYoDc&amp;r=dL7HKtkmKadd2sirF916fQ&amp;m=qQcQH5QMEwNBB85vO8Tp_cLUfRZGWnTjW0jY4Hu78ik&amp;s=eYRDXbob3jZKN9FicljUs6TT5Ig5Xvu7GDumgG2exGY&amp;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s://sourceforge.net/p/electricdss/code/HEAD/tree/trunk/Version8/"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wiki.freepascal.org/Installing_Lazarus_on_MacOS_X"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hyperlink" Target="http://www.lazarus-ide.org/" TargetMode="External"/><Relationship Id="rId35" Type="http://schemas.openxmlformats.org/officeDocument/2006/relationships/hyperlink" Target="https://urldefense.proofpoint.com/v2/url?u=https-3A__github.com_tshort_OpenDSSDirect.jl&amp;d=DwMGaQ&amp;c=YFYuafCCopBdR2aI1UDiwKbQTSrP7gdpddSkt1TYoDc&amp;r=dL7HKtkmKadd2sirF916fQ&amp;m=qQcQH5QMEwNBB85vO8Tp_cLUfRZGWnTjW0jY4Hu78ik&amp;s=Bk8MtimWLCZ-dny4Gxq8kLPLjDPQzU12Ud2h3vVDARA&amp;e="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11</Pages>
  <Words>4392</Words>
  <Characters>2503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53</cp:revision>
  <cp:lastPrinted>2021-01-08T23:40:00Z</cp:lastPrinted>
  <dcterms:created xsi:type="dcterms:W3CDTF">2020-07-09T19:57:00Z</dcterms:created>
  <dcterms:modified xsi:type="dcterms:W3CDTF">2021-01-09T01:28:00Z</dcterms:modified>
</cp:coreProperties>
</file>